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C1351F" w14:textId="1BD2F90E" w:rsidR="0065604E" w:rsidRPr="00FB55C8" w:rsidRDefault="0065604E" w:rsidP="008102CF">
      <w:pPr>
        <w:rPr>
          <w:b/>
          <w:bCs/>
          <w:sz w:val="48"/>
          <w:szCs w:val="48"/>
        </w:rPr>
      </w:pPr>
      <w:bookmarkStart w:id="0" w:name="Xd55eb393866993bbf05d929220b85505e0c70d8"/>
      <w:r w:rsidRPr="00FB55C8">
        <w:rPr>
          <w:b/>
          <w:bCs/>
          <w:sz w:val="48"/>
          <w:szCs w:val="48"/>
        </w:rPr>
        <w:t>Title: {The Impact of Digital Transformation on Performance and the Cultural Industry: Challenges and Opportunities}</w:t>
      </w:r>
    </w:p>
    <w:p w14:paraId="00FA9F39" w14:textId="510C93D2" w:rsidR="009F69A9" w:rsidRDefault="009F69A9" w:rsidP="009F69A9">
      <w:pPr>
        <w:pStyle w:val="Subtitle"/>
      </w:pPr>
      <w:bookmarkStart w:id="1" w:name="X81ddf0ed5992843319441150e86fff6c30f703a"/>
      <w:r>
        <w:t xml:space="preserve">PhD Leeds Doctoral College </w:t>
      </w:r>
      <w:r w:rsidR="002E25FF">
        <w:br/>
      </w:r>
      <w:r>
        <w:t>University of Leeds</w:t>
      </w:r>
    </w:p>
    <w:bookmarkEnd w:id="1"/>
    <w:p w14:paraId="4F5A711B" w14:textId="2DEE61D2" w:rsidR="0024621C" w:rsidRDefault="0024621C" w:rsidP="0024621C">
      <w:r>
        <w:t>By Heider Jeffer</w:t>
      </w:r>
    </w:p>
    <w:p w14:paraId="63411E8B" w14:textId="0CCB90E4" w:rsidR="005A544C" w:rsidRDefault="00F4559E" w:rsidP="0024621C">
      <w:r>
        <w:t>June 19, 2024</w:t>
      </w:r>
    </w:p>
    <w:p w14:paraId="5DD95B21" w14:textId="77777777" w:rsidR="005A544C" w:rsidRDefault="005A544C" w:rsidP="00E71353">
      <w:pPr>
        <w:pStyle w:val="Heading1"/>
      </w:pPr>
      <w:bookmarkStart w:id="2" w:name="introduction"/>
      <w:r>
        <w:t>Introduction</w:t>
      </w:r>
    </w:p>
    <w:p w14:paraId="7689D98D" w14:textId="77777777" w:rsidR="005A544C" w:rsidRDefault="005A544C" w:rsidP="00E71353">
      <w:pPr>
        <w:pStyle w:val="FirstParagraph"/>
        <w:jc w:val="both"/>
      </w:pPr>
      <w: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Default="005A544C" w:rsidP="00E71353">
      <w:pPr>
        <w:pStyle w:val="Heading1"/>
      </w:pPr>
      <w:bookmarkStart w:id="3" w:name="problem-statement"/>
      <w:bookmarkEnd w:id="2"/>
      <w:r>
        <w:t>Problem Statement</w:t>
      </w:r>
    </w:p>
    <w:p w14:paraId="0D4DDF4C" w14:textId="77777777" w:rsidR="005A544C" w:rsidRDefault="005A544C" w:rsidP="00E71353">
      <w:pPr>
        <w:pStyle w:val="FirstParagraph"/>
        <w:jc w:val="both"/>
      </w:pPr>
      <w: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Default="00910676" w:rsidP="00BE773A">
      <w:pPr>
        <w:pStyle w:val="Heading1"/>
      </w:pPr>
      <w:r>
        <w:t xml:space="preserve">Possible </w:t>
      </w:r>
      <w:r w:rsidR="00BE773A">
        <w:t>Research questions</w:t>
      </w:r>
    </w:p>
    <w:p w14:paraId="2CE9F3EF" w14:textId="77777777" w:rsidR="00BD5376" w:rsidRDefault="00BD5376" w:rsidP="00910676">
      <w:pPr>
        <w:pStyle w:val="BodyText"/>
        <w:jc w:val="both"/>
      </w:pPr>
      <w:r>
        <w:t>Research questions for the title "The Impact of Digital Transformation on Performance and the Cultural Industry: Challenges and Opportunities" could include:</w:t>
      </w:r>
    </w:p>
    <w:p w14:paraId="5CB7F5A7" w14:textId="77777777" w:rsidR="00A957EF" w:rsidRDefault="00910676" w:rsidP="00A957EF">
      <w:pPr>
        <w:pStyle w:val="BodyText"/>
        <w:jc w:val="both"/>
        <w:rPr>
          <w:b/>
          <w:bCs/>
        </w:rPr>
      </w:pPr>
      <w:r w:rsidRPr="00910676">
        <w:rPr>
          <w:b/>
          <w:bCs/>
        </w:rPr>
        <w:t xml:space="preserve">RQ </w:t>
      </w:r>
      <w:r w:rsidR="00BD5376" w:rsidRPr="00910676">
        <w:rPr>
          <w:b/>
          <w:bCs/>
        </w:rPr>
        <w:t>1. Impact on Performance:</w:t>
      </w:r>
    </w:p>
    <w:p w14:paraId="403B027F" w14:textId="77777777" w:rsidR="00A957EF" w:rsidRDefault="00BD5376" w:rsidP="004C5D80">
      <w:pPr>
        <w:pStyle w:val="BodyText"/>
        <w:numPr>
          <w:ilvl w:val="0"/>
          <w:numId w:val="26"/>
        </w:numPr>
        <w:jc w:val="both"/>
      </w:pPr>
      <w:r>
        <w:t>How does digital transformation influence the operational efficiency and effectiveness of cultural institutions?</w:t>
      </w:r>
    </w:p>
    <w:p w14:paraId="24268330" w14:textId="247539E6" w:rsidR="00BD5376" w:rsidRDefault="00BD5376" w:rsidP="004C5D80">
      <w:pPr>
        <w:pStyle w:val="BodyText"/>
        <w:numPr>
          <w:ilvl w:val="0"/>
          <w:numId w:val="26"/>
        </w:numPr>
        <w:jc w:val="both"/>
      </w:pPr>
      <w:r>
        <w:t>What are the key performance metrics affected by digital transformation in the cultural industry?</w:t>
      </w:r>
    </w:p>
    <w:p w14:paraId="124139A6" w14:textId="77777777" w:rsidR="00910676" w:rsidRDefault="00910676" w:rsidP="00BD5376">
      <w:pPr>
        <w:pStyle w:val="BodyText"/>
        <w:rPr>
          <w:b/>
          <w:bCs/>
        </w:rPr>
      </w:pPr>
    </w:p>
    <w:p w14:paraId="7443C585" w14:textId="4F1FCE7C" w:rsidR="00BD5376" w:rsidRPr="00910676" w:rsidRDefault="00910676" w:rsidP="00BD5376">
      <w:pPr>
        <w:pStyle w:val="BodyText"/>
        <w:rPr>
          <w:b/>
          <w:bCs/>
        </w:rPr>
      </w:pPr>
      <w:r w:rsidRPr="00910676">
        <w:rPr>
          <w:b/>
          <w:bCs/>
        </w:rPr>
        <w:t xml:space="preserve">RQ </w:t>
      </w:r>
      <w:r w:rsidR="00BD5376" w:rsidRPr="00910676">
        <w:rPr>
          <w:b/>
          <w:bCs/>
        </w:rPr>
        <w:t>2. Cultural Industry Transformation:</w:t>
      </w:r>
    </w:p>
    <w:p w14:paraId="66FD7B52" w14:textId="64398D76" w:rsidR="00BD5376" w:rsidRDefault="00BD5376" w:rsidP="00910676">
      <w:pPr>
        <w:pStyle w:val="BodyText"/>
        <w:numPr>
          <w:ilvl w:val="0"/>
          <w:numId w:val="19"/>
        </w:numPr>
        <w:jc w:val="both"/>
      </w:pPr>
      <w:r>
        <w:t>How has digital transformation changed the production, distribution, and consumption patterns within the cultural industry?</w:t>
      </w:r>
    </w:p>
    <w:p w14:paraId="2570EA4F" w14:textId="308E86AF" w:rsidR="00BD5376" w:rsidRDefault="00BD5376" w:rsidP="00910676">
      <w:pPr>
        <w:pStyle w:val="BodyText"/>
        <w:numPr>
          <w:ilvl w:val="0"/>
          <w:numId w:val="19"/>
        </w:numPr>
        <w:jc w:val="both"/>
      </w:pPr>
      <w:r>
        <w:t>What are the emerging business models in the cultural sector due to digital transformation?</w:t>
      </w:r>
    </w:p>
    <w:p w14:paraId="70F47FBB" w14:textId="4F8B4BE8" w:rsidR="00BD5376" w:rsidRPr="00910676" w:rsidRDefault="00910676" w:rsidP="00BD5376">
      <w:pPr>
        <w:pStyle w:val="BodyText"/>
        <w:rPr>
          <w:b/>
          <w:bCs/>
        </w:rPr>
      </w:pPr>
      <w:r w:rsidRPr="00910676">
        <w:rPr>
          <w:b/>
          <w:bCs/>
        </w:rPr>
        <w:t xml:space="preserve">RQ </w:t>
      </w:r>
      <w:r w:rsidR="00BD5376" w:rsidRPr="00910676">
        <w:rPr>
          <w:b/>
          <w:bCs/>
        </w:rPr>
        <w:t>3. Challenges of Digital Transformation:</w:t>
      </w:r>
    </w:p>
    <w:p w14:paraId="6ED520E4" w14:textId="1C2F5C78" w:rsidR="00BD5376" w:rsidRDefault="00BD5376" w:rsidP="00910676">
      <w:pPr>
        <w:pStyle w:val="BodyText"/>
        <w:numPr>
          <w:ilvl w:val="0"/>
          <w:numId w:val="19"/>
        </w:numPr>
        <w:jc w:val="both"/>
      </w:pPr>
      <w:r>
        <w:t>What are the primary barriers or challenges cultural institutions face when adopting digital transformation initiatives?</w:t>
      </w:r>
    </w:p>
    <w:p w14:paraId="015BC3B1" w14:textId="3FC8CD85" w:rsidR="00BD5376" w:rsidRDefault="00BD5376" w:rsidP="00910676">
      <w:pPr>
        <w:pStyle w:val="BodyText"/>
        <w:numPr>
          <w:ilvl w:val="0"/>
          <w:numId w:val="19"/>
        </w:numPr>
        <w:jc w:val="both"/>
      </w:pPr>
      <w:r>
        <w:t>How do regulatory frameworks and intellectual property rights affect digital transformation in the cultural industry?</w:t>
      </w:r>
    </w:p>
    <w:p w14:paraId="17D234BF" w14:textId="6AD42C7A" w:rsidR="00BD5376" w:rsidRPr="00910676" w:rsidRDefault="00BD5376" w:rsidP="00BD5376">
      <w:pPr>
        <w:pStyle w:val="BodyText"/>
        <w:rPr>
          <w:b/>
          <w:bCs/>
        </w:rPr>
      </w:pPr>
      <w:r w:rsidRPr="00910676">
        <w:rPr>
          <w:b/>
          <w:bCs/>
        </w:rPr>
        <w:t>RQ 4. Opportunities Created:</w:t>
      </w:r>
    </w:p>
    <w:p w14:paraId="763E343D" w14:textId="7442FB71" w:rsidR="00BD5376" w:rsidRDefault="00BD5376" w:rsidP="006536CE">
      <w:pPr>
        <w:pStyle w:val="BodyText"/>
        <w:numPr>
          <w:ilvl w:val="0"/>
          <w:numId w:val="19"/>
        </w:numPr>
        <w:jc w:val="both"/>
      </w:pPr>
      <w:r>
        <w:t>What new opportunities for revenue generation and audience engagement have emerged from digital transformation in the cultural sector?</w:t>
      </w:r>
    </w:p>
    <w:p w14:paraId="4B66F27C" w14:textId="6698BDE5" w:rsidR="00BD5376" w:rsidRDefault="00BD5376" w:rsidP="006536CE">
      <w:pPr>
        <w:pStyle w:val="BodyText"/>
        <w:numPr>
          <w:ilvl w:val="0"/>
          <w:numId w:val="19"/>
        </w:numPr>
        <w:jc w:val="both"/>
      </w:pPr>
      <w:r>
        <w:t>How does digital transformation enhance cultural diversity and accessibility globally?</w:t>
      </w:r>
    </w:p>
    <w:p w14:paraId="60FBDEB0" w14:textId="72BC605F" w:rsidR="00BD5376" w:rsidRPr="00910676" w:rsidRDefault="00BD5376" w:rsidP="00BD5376">
      <w:pPr>
        <w:pStyle w:val="BodyText"/>
        <w:rPr>
          <w:b/>
          <w:bCs/>
        </w:rPr>
      </w:pPr>
      <w:r w:rsidRPr="00910676">
        <w:rPr>
          <w:b/>
          <w:bCs/>
        </w:rPr>
        <w:t>RQ 5. Impact on Cultural Heritage Preservation:</w:t>
      </w:r>
    </w:p>
    <w:p w14:paraId="399AFC1A" w14:textId="1A658BF2" w:rsidR="00BD5376" w:rsidRDefault="00BD5376" w:rsidP="00910676">
      <w:pPr>
        <w:pStyle w:val="BodyText"/>
        <w:numPr>
          <w:ilvl w:val="0"/>
          <w:numId w:val="19"/>
        </w:numPr>
        <w:jc w:val="both"/>
      </w:pPr>
      <w:r>
        <w:t>How does digital transformation influence the preservation and promotion of cultural heritage through technology?</w:t>
      </w:r>
    </w:p>
    <w:p w14:paraId="09C63615" w14:textId="280AFEF1" w:rsidR="00BD5376" w:rsidRDefault="00BD5376" w:rsidP="00910676">
      <w:pPr>
        <w:pStyle w:val="BodyText"/>
        <w:numPr>
          <w:ilvl w:val="0"/>
          <w:numId w:val="19"/>
        </w:numPr>
        <w:jc w:val="both"/>
      </w:pPr>
      <w:r>
        <w:t>What are the ethical implications of digitizing cultural artifacts and traditions?</w:t>
      </w:r>
    </w:p>
    <w:p w14:paraId="18BA7F23" w14:textId="24536E79" w:rsidR="00BD5376" w:rsidRPr="00910676" w:rsidRDefault="00BD5376" w:rsidP="00BD5376">
      <w:pPr>
        <w:pStyle w:val="BodyText"/>
        <w:rPr>
          <w:b/>
          <w:bCs/>
        </w:rPr>
      </w:pPr>
      <w:r w:rsidRPr="00910676">
        <w:rPr>
          <w:b/>
          <w:bCs/>
        </w:rPr>
        <w:t>RQ 6. Comparison across Different Cultural Domains:</w:t>
      </w:r>
    </w:p>
    <w:p w14:paraId="45AC12A5" w14:textId="1E72331B" w:rsidR="00BD5376" w:rsidRDefault="00BD5376" w:rsidP="00910676">
      <w:pPr>
        <w:pStyle w:val="BodyText"/>
        <w:numPr>
          <w:ilvl w:val="0"/>
          <w:numId w:val="19"/>
        </w:numPr>
        <w:jc w:val="both"/>
      </w:pPr>
      <w:r>
        <w:t>How does the impact of digital transformation vary between different cultural domains (e.g., museums, performing arts, literature)?</w:t>
      </w:r>
    </w:p>
    <w:p w14:paraId="75540EDE" w14:textId="34F160FD" w:rsidR="00BD5376" w:rsidRDefault="00BD5376" w:rsidP="00910676">
      <w:pPr>
        <w:pStyle w:val="BodyText"/>
        <w:numPr>
          <w:ilvl w:val="0"/>
          <w:numId w:val="19"/>
        </w:numPr>
        <w:jc w:val="both"/>
      </w:pPr>
      <w:r>
        <w:t>What lessons can be learned from successful digital transformation initiatives in different cultural sectors?</w:t>
      </w:r>
    </w:p>
    <w:p w14:paraId="765846BC" w14:textId="3D6F1405" w:rsidR="00BD5376" w:rsidRPr="00910676" w:rsidRDefault="00BD5376" w:rsidP="00BD5376">
      <w:pPr>
        <w:pStyle w:val="BodyText"/>
        <w:rPr>
          <w:b/>
          <w:bCs/>
        </w:rPr>
      </w:pPr>
      <w:r w:rsidRPr="00910676">
        <w:rPr>
          <w:b/>
          <w:bCs/>
        </w:rPr>
        <w:t>RQ 7. User Experience and Engagement:</w:t>
      </w:r>
    </w:p>
    <w:p w14:paraId="339E9807" w14:textId="5A2EFE72" w:rsidR="00BD5376" w:rsidRDefault="00BD5376" w:rsidP="00910676">
      <w:pPr>
        <w:pStyle w:val="BodyText"/>
        <w:numPr>
          <w:ilvl w:val="0"/>
          <w:numId w:val="19"/>
        </w:numPr>
        <w:jc w:val="both"/>
      </w:pPr>
      <w:r>
        <w:t>How does digital transformation enhance user experience and engagement with cultural content?</w:t>
      </w:r>
    </w:p>
    <w:p w14:paraId="663B1696" w14:textId="682C782C" w:rsidR="00BD5376" w:rsidRDefault="00BD5376" w:rsidP="00910676">
      <w:pPr>
        <w:pStyle w:val="BodyText"/>
        <w:numPr>
          <w:ilvl w:val="0"/>
          <w:numId w:val="19"/>
        </w:numPr>
        <w:jc w:val="both"/>
      </w:pPr>
      <w:r>
        <w:t>What are the factors influencing digital engagement and participation in cultural activities?</w:t>
      </w:r>
    </w:p>
    <w:p w14:paraId="0830BD32" w14:textId="7CE2C877" w:rsidR="00BD5376" w:rsidRPr="00910676" w:rsidRDefault="00BD5376" w:rsidP="00BD5376">
      <w:pPr>
        <w:pStyle w:val="BodyText"/>
        <w:rPr>
          <w:b/>
          <w:bCs/>
        </w:rPr>
      </w:pPr>
      <w:r w:rsidRPr="00910676">
        <w:rPr>
          <w:b/>
          <w:bCs/>
        </w:rPr>
        <w:t>RQ 8 Future Trends and Predictions:</w:t>
      </w:r>
    </w:p>
    <w:p w14:paraId="50D6CE6D" w14:textId="498167B3" w:rsidR="00BD5376" w:rsidRDefault="00BD5376" w:rsidP="00910676">
      <w:pPr>
        <w:pStyle w:val="BodyText"/>
        <w:numPr>
          <w:ilvl w:val="0"/>
          <w:numId w:val="19"/>
        </w:numPr>
        <w:jc w:val="both"/>
      </w:pPr>
      <w:r>
        <w:t>What are the anticipated future trends in digital transformation within the cultural industry?</w:t>
      </w:r>
    </w:p>
    <w:p w14:paraId="5BBA0C54" w14:textId="727A0BB3" w:rsidR="00BD5376" w:rsidRDefault="00BD5376" w:rsidP="00910676">
      <w:pPr>
        <w:pStyle w:val="BodyText"/>
        <w:numPr>
          <w:ilvl w:val="0"/>
          <w:numId w:val="19"/>
        </w:numPr>
        <w:jc w:val="both"/>
      </w:pPr>
      <w:r>
        <w:t>How might advancements in technology (e.g., AI, VR/AR) further influence the cultural sector?</w:t>
      </w:r>
    </w:p>
    <w:p w14:paraId="6D3A067B" w14:textId="10C48FC1" w:rsidR="00BD5376" w:rsidRDefault="00BD5376" w:rsidP="00910676">
      <w:pPr>
        <w:pStyle w:val="BodyText"/>
        <w:jc w:val="both"/>
      </w:pPr>
      <w:r>
        <w:t>These questions aim to explore various aspects of how digital transformation is shaping the cultural industry, identifying both challenges and opportunities brought about by technological advancements.</w:t>
      </w:r>
    </w:p>
    <w:p w14:paraId="0B1FB166" w14:textId="77777777" w:rsidR="0065604E" w:rsidRDefault="0065604E" w:rsidP="005A544C">
      <w:pPr>
        <w:pStyle w:val="Heading1"/>
      </w:pPr>
      <w:bookmarkStart w:id="4" w:name="review-of-the-related-work"/>
      <w:bookmarkEnd w:id="3"/>
      <w:r>
        <w:t>Review of the Related Work</w:t>
      </w:r>
    </w:p>
    <w:p w14:paraId="59E55884" w14:textId="77777777" w:rsidR="0065604E" w:rsidRDefault="0065604E" w:rsidP="005A544C">
      <w:pPr>
        <w:pStyle w:val="Heading2"/>
      </w:pPr>
      <w:bookmarkStart w:id="5" w:name="what-is-digital-transformation"/>
      <w:r>
        <w:t>What is Digital transformation?</w:t>
      </w:r>
    </w:p>
    <w:p w14:paraId="2DF36832" w14:textId="6163D7CE" w:rsidR="00DA5242" w:rsidRDefault="0065604E" w:rsidP="00A94B20">
      <w:pPr>
        <w:pStyle w:val="FirstParagraph"/>
        <w:numPr>
          <w:ilvl w:val="0"/>
          <w:numId w:val="29"/>
        </w:numPr>
        <w:jc w:val="both"/>
      </w:pPr>
      <w:r w:rsidRPr="00DA5242">
        <w:rPr>
          <w:b/>
          <w:bCs/>
        </w:rPr>
        <w:t>The cultural</w:t>
      </w:r>
      <w:bookmarkStart w:id="6" w:name="_Hlk169659130"/>
      <w:r w:rsidRPr="00DA5242">
        <w:rPr>
          <w:b/>
          <w:bCs/>
        </w:rPr>
        <w:t xml:space="preserve"> industry</w:t>
      </w:r>
      <w:bookmarkEnd w:id="6"/>
      <w:r w:rsidR="00DA5242" w:rsidRPr="00DA5242">
        <w:rPr>
          <w:b/>
          <w:bCs/>
        </w:rPr>
        <w:t>:</w:t>
      </w:r>
      <w:r>
        <w:t xml:space="preserve"> also known as the creative industry, encompasses businesses and activities that produce, create, distribute, and commercialize creative content and cultural products  </w:t>
      </w:r>
      <w:r>
        <w:fldChar w:fldCharType="begin" w:fldLock="1"/>
      </w:r>
      <w:r w:rsidR="00BE751F">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fldChar w:fldCharType="separate"/>
      </w:r>
      <w:r w:rsidR="00DB7279" w:rsidRPr="00DB7279">
        <w:rPr>
          <w:noProof/>
        </w:rPr>
        <w:t>[1]</w:t>
      </w:r>
      <w:r>
        <w:fldChar w:fldCharType="end"/>
      </w:r>
      <w:r>
        <w:t xml:space="preserve">  </w:t>
      </w:r>
      <w:r>
        <w:fldChar w:fldCharType="begin" w:fldLock="1"/>
      </w:r>
      <w:r w:rsidR="00BE751F">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fldChar w:fldCharType="separate"/>
      </w:r>
      <w:r w:rsidR="00DB7279" w:rsidRPr="00DB7279">
        <w:rPr>
          <w:noProof/>
        </w:rPr>
        <w:t>[2]</w:t>
      </w:r>
      <w:r>
        <w:fldChar w:fldCharType="end"/>
      </w:r>
      <w:r>
        <w:t xml:space="preserve"> </w:t>
      </w:r>
      <w:r>
        <w:fldChar w:fldCharType="begin" w:fldLock="1"/>
      </w:r>
      <w:r w:rsidR="00BE751F">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w:instrText>
      </w:r>
      <w:r w:rsidR="00BE751F" w:rsidRPr="00DA5242">
        <w:rPr>
          <w:rFonts w:ascii="Cambria Math" w:hAnsi="Cambria Math" w:cs="Cambria Math"/>
        </w:rPr>
        <w:instrText>‐</w:instrText>
      </w:r>
      <w:r w:rsidR="00BE751F">
        <w:instrText xml:space="preserve"> and heritage</w:instrText>
      </w:r>
      <w:r w:rsidR="00BE751F" w:rsidRPr="00DA5242">
        <w:rPr>
          <w:rFonts w:ascii="Cambria Math" w:hAnsi="Cambria Math" w:cs="Cambria Math"/>
        </w:rPr>
        <w:instrText>‐</w:instrText>
      </w:r>
      <w:r w:rsidR="00BE751F">
        <w:instrText>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fldChar w:fldCharType="separate"/>
      </w:r>
      <w:r w:rsidR="00DB7279" w:rsidRPr="00DB7279">
        <w:rPr>
          <w:noProof/>
        </w:rPr>
        <w:t>[3]</w:t>
      </w:r>
      <w:r>
        <w:fldChar w:fldCharType="end"/>
      </w:r>
      <w:r w:rsidR="00E71353">
        <w:t>.</w:t>
      </w:r>
      <w:bookmarkStart w:id="7" w:name="_Hlk169659167"/>
    </w:p>
    <w:p w14:paraId="5D9F6AC9" w14:textId="0D87CDEB" w:rsidR="0065604E" w:rsidRDefault="0065604E" w:rsidP="00A94B20">
      <w:pPr>
        <w:pStyle w:val="FirstParagraph"/>
        <w:numPr>
          <w:ilvl w:val="0"/>
          <w:numId w:val="29"/>
        </w:numPr>
        <w:jc w:val="both"/>
      </w:pPr>
      <w:r w:rsidRPr="00DA5242">
        <w:rPr>
          <w:b/>
          <w:bCs/>
        </w:rPr>
        <w:t>Digital transformation (DT)</w:t>
      </w:r>
      <w:bookmarkEnd w:id="7"/>
      <w:r w:rsidRPr="00DA5242">
        <w:rPr>
          <w:b/>
          <w:bCs/>
        </w:rPr>
        <w:t>:</w:t>
      </w:r>
      <w:r>
        <w:t xml:space="preserve"> is the process by which an organization adopts and implements digital technology to create new or modify existing products, services, and operations by converting business processes into a digital format </w:t>
      </w:r>
      <w:r>
        <w:fldChar w:fldCharType="begin" w:fldLock="1"/>
      </w:r>
      <w:r w:rsidR="00BE751F">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fldChar w:fldCharType="separate"/>
      </w:r>
      <w:r w:rsidR="00DB7279" w:rsidRPr="00DB7279">
        <w:rPr>
          <w:noProof/>
        </w:rPr>
        <w:t>[4]</w:t>
      </w:r>
      <w:r>
        <w:fldChar w:fldCharType="end"/>
      </w:r>
      <w:r>
        <w:t xml:space="preserve"> </w:t>
      </w:r>
      <w:r>
        <w:fldChar w:fldCharType="begin" w:fldLock="1"/>
      </w:r>
      <w:r w:rsidR="00BE751F">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fldChar w:fldCharType="separate"/>
      </w:r>
      <w:r w:rsidR="00DB7279" w:rsidRPr="00DB7279">
        <w:rPr>
          <w:noProof/>
        </w:rPr>
        <w:t>[5]</w:t>
      </w:r>
      <w:r>
        <w:fldChar w:fldCharType="end"/>
      </w:r>
      <w:r>
        <w:t xml:space="preserve"> </w:t>
      </w:r>
      <w:r>
        <w:fldChar w:fldCharType="begin" w:fldLock="1"/>
      </w:r>
      <w:r w:rsidR="00BE751F">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fldChar w:fldCharType="separate"/>
      </w:r>
      <w:r w:rsidR="00DB7279" w:rsidRPr="00DB7279">
        <w:rPr>
          <w:noProof/>
        </w:rPr>
        <w:t>[6]</w:t>
      </w:r>
      <w:r>
        <w:fldChar w:fldCharType="end"/>
      </w:r>
      <w:r>
        <w:t>.</w:t>
      </w:r>
    </w:p>
    <w:p w14:paraId="3E8D6836" w14:textId="3FFB893D" w:rsidR="00C63045" w:rsidRDefault="00BA4765" w:rsidP="00C63045">
      <w:pPr>
        <w:pStyle w:val="BodyText"/>
        <w:keepNext/>
        <w:jc w:val="center"/>
      </w:pPr>
      <w:r w:rsidRPr="00BA4765">
        <w:rPr>
          <w:noProof/>
        </w:rPr>
        <w:drawing>
          <wp:inline distT="0" distB="0" distL="0" distR="0" wp14:anchorId="2FCCACE6" wp14:editId="194C427A">
            <wp:extent cx="5943600" cy="4344670"/>
            <wp:effectExtent l="0" t="0" r="0" b="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6"/>
                    <a:stretch>
                      <a:fillRect/>
                    </a:stretch>
                  </pic:blipFill>
                  <pic:spPr>
                    <a:xfrm>
                      <a:off x="0" y="0"/>
                      <a:ext cx="5943600" cy="4344670"/>
                    </a:xfrm>
                    <a:prstGeom prst="rect">
                      <a:avLst/>
                    </a:prstGeom>
                  </pic:spPr>
                </pic:pic>
              </a:graphicData>
            </a:graphic>
          </wp:inline>
        </w:drawing>
      </w:r>
    </w:p>
    <w:p w14:paraId="21E003DA" w14:textId="12877C3A" w:rsidR="00763792" w:rsidRDefault="00C63045" w:rsidP="00C63045">
      <w:pPr>
        <w:pStyle w:val="Caption"/>
        <w:jc w:val="center"/>
      </w:pPr>
      <w:r>
        <w:t xml:space="preserve">Figure </w:t>
      </w:r>
      <w:r>
        <w:fldChar w:fldCharType="begin"/>
      </w:r>
      <w:r>
        <w:instrText xml:space="preserve"> SEQ Figure \* ARABIC </w:instrText>
      </w:r>
      <w:r>
        <w:fldChar w:fldCharType="separate"/>
      </w:r>
      <w:r>
        <w:rPr>
          <w:noProof/>
        </w:rPr>
        <w:t>1</w:t>
      </w:r>
      <w:r>
        <w:fldChar w:fldCharType="end"/>
      </w:r>
      <w:r>
        <w:t xml:space="preserve"> Diagram for </w:t>
      </w:r>
      <w:r w:rsidRPr="00A85913">
        <w:t>digital transformation of the cultural industry</w:t>
      </w:r>
    </w:p>
    <w:p w14:paraId="47D093CF" w14:textId="06153A25" w:rsidR="0065604E" w:rsidRDefault="0065604E" w:rsidP="00DA5242">
      <w:pPr>
        <w:pStyle w:val="BodyText"/>
        <w:numPr>
          <w:ilvl w:val="0"/>
          <w:numId w:val="30"/>
        </w:numPr>
        <w:jc w:val="both"/>
      </w:pPr>
      <w:r>
        <w:t>T</w:t>
      </w:r>
      <w:r w:rsidRPr="00DA5242">
        <w:rPr>
          <w:b/>
          <w:bCs/>
        </w:rPr>
        <w:t xml:space="preserve">he </w:t>
      </w:r>
      <w:bookmarkStart w:id="8" w:name="_Hlk169659756"/>
      <w:r w:rsidRPr="00DA5242">
        <w:rPr>
          <w:b/>
          <w:bCs/>
        </w:rPr>
        <w:t xml:space="preserve">digital transformation of the </w:t>
      </w:r>
      <w:bookmarkStart w:id="9" w:name="_Hlk169659249"/>
      <w:r w:rsidRPr="00DA5242">
        <w:rPr>
          <w:b/>
          <w:bCs/>
        </w:rPr>
        <w:t xml:space="preserve">cultural </w:t>
      </w:r>
      <w:proofErr w:type="gramStart"/>
      <w:r w:rsidRPr="00DA5242">
        <w:rPr>
          <w:b/>
          <w:bCs/>
        </w:rPr>
        <w:t>industry</w:t>
      </w:r>
      <w:r w:rsidR="00DA5242">
        <w:rPr>
          <w:b/>
          <w:bCs/>
        </w:rPr>
        <w:t>:</w:t>
      </w:r>
      <w:proofErr w:type="gramEnd"/>
      <w:r w:rsidRPr="00DA5242">
        <w:rPr>
          <w:b/>
          <w:bCs/>
        </w:rPr>
        <w:t xml:space="preserve"> </w:t>
      </w:r>
      <w:bookmarkEnd w:id="8"/>
      <w:bookmarkEnd w:id="9"/>
      <w: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77777777" w:rsidR="0065604E" w:rsidRDefault="0065604E" w:rsidP="0065604E">
      <w:pPr>
        <w:pStyle w:val="Heading2"/>
      </w:pPr>
      <w:bookmarkStart w:id="10" w:name="references"/>
      <w:r>
        <w:t>Finding studies</w:t>
      </w:r>
    </w:p>
    <w:p w14:paraId="0AF52D34" w14:textId="77777777" w:rsidR="0065604E" w:rsidRDefault="0065604E" w:rsidP="00E71353">
      <w:pPr>
        <w:pStyle w:val="BodyText"/>
        <w:jc w:val="both"/>
      </w:pPr>
      <w: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Default="002D1B57" w:rsidP="00A72F82">
      <w:pPr>
        <w:pStyle w:val="BodyText"/>
        <w:numPr>
          <w:ilvl w:val="0"/>
          <w:numId w:val="28"/>
        </w:numPr>
        <w:jc w:val="both"/>
      </w:pPr>
      <w:r>
        <w:t xml:space="preserve">Study 1: </w:t>
      </w:r>
      <w:r w:rsidR="0065604E">
        <w:t xml:space="preserve">Dehnert </w:t>
      </w:r>
      <w:r w:rsidR="0065604E">
        <w:fldChar w:fldCharType="begin" w:fldLock="1"/>
      </w:r>
      <w:r w:rsidR="00BE751F">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fldChar w:fldCharType="separate"/>
      </w:r>
      <w:r w:rsidR="00DB7279" w:rsidRPr="00DB7279">
        <w:rPr>
          <w:noProof/>
        </w:rPr>
        <w:t>[7]</w:t>
      </w:r>
      <w:r w:rsidR="0065604E">
        <w:fldChar w:fldCharType="end"/>
      </w:r>
      <w:r w:rsidR="0065604E">
        <w:t xml:space="preserve"> highlights the importance of understanding how digital transformation dimensions are connected to firm performance, with contradictory findings in existing research. </w:t>
      </w:r>
    </w:p>
    <w:p w14:paraId="32EBB3E2" w14:textId="77777777" w:rsidR="00915CBA" w:rsidRDefault="002D1B57" w:rsidP="00915CBA">
      <w:pPr>
        <w:pStyle w:val="BodyText"/>
        <w:numPr>
          <w:ilvl w:val="0"/>
          <w:numId w:val="28"/>
        </w:numPr>
        <w:jc w:val="both"/>
      </w:pPr>
      <w:r>
        <w:t xml:space="preserve">Study 2: </w:t>
      </w:r>
      <w:r w:rsidR="0065604E">
        <w:t xml:space="preserve">Affonso et al </w:t>
      </w:r>
      <w:r w:rsidR="0065604E">
        <w:fldChar w:fldCharType="begin" w:fldLock="1"/>
      </w:r>
      <w:r w:rsidR="00BE751F">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fldChar w:fldCharType="separate"/>
      </w:r>
      <w:r w:rsidR="00DB7279" w:rsidRPr="00DB7279">
        <w:rPr>
          <w:noProof/>
        </w:rPr>
        <w:t>[8]</w:t>
      </w:r>
      <w:r w:rsidR="0065604E">
        <w:fldChar w:fldCharType="end"/>
      </w:r>
      <w:r w:rsidR="0065604E">
        <w:t xml:space="preserve"> emphasize the need for innovation in the oil and gas industry, pointing out the risk-averse approach of traditional project management as a hindrance to progress. </w:t>
      </w:r>
    </w:p>
    <w:p w14:paraId="0944ED53" w14:textId="77777777" w:rsidR="00915CBA" w:rsidRDefault="002D1B57" w:rsidP="00915CBA">
      <w:pPr>
        <w:pStyle w:val="BodyText"/>
        <w:numPr>
          <w:ilvl w:val="0"/>
          <w:numId w:val="28"/>
        </w:numPr>
        <w:jc w:val="both"/>
      </w:pPr>
      <w:r>
        <w:t xml:space="preserve">Study  3: </w:t>
      </w:r>
      <w:r w:rsidR="0065604E">
        <w:t xml:space="preserve">Llopis-Albert et al </w:t>
      </w:r>
      <w:r w:rsidR="0065604E">
        <w:fldChar w:fldCharType="begin" w:fldLock="1"/>
      </w:r>
      <w:r w:rsidR="00BE751F">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w:instrText>
      </w:r>
      <w:r w:rsidR="00BE751F" w:rsidRPr="00915CBA">
        <w:rPr>
          <w:rFonts w:ascii="Cambria Math" w:hAnsi="Cambria Math" w:cs="Cambria Math"/>
        </w:rPr>
        <w:instrText>‐</w:instrText>
      </w:r>
      <w:r w:rsidR="00BE751F">
        <w:instrText>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fldChar w:fldCharType="separate"/>
      </w:r>
      <w:r w:rsidR="00DB7279" w:rsidRPr="00DB7279">
        <w:rPr>
          <w:noProof/>
        </w:rPr>
        <w:t>[9]</w:t>
      </w:r>
      <w:r w:rsidR="0065604E">
        <w:fldChar w:fldCharType="end"/>
      </w:r>
      <w:r w:rsidR="0065604E">
        <w:t> utilize fuzzy-set qualitative comparative analysis to analyze the impact of digital transformation on business performance models in the automotive industry.</w:t>
      </w:r>
    </w:p>
    <w:p w14:paraId="4C9421A9" w14:textId="77777777" w:rsidR="00915CBA" w:rsidRDefault="002D1B57" w:rsidP="00915CBA">
      <w:pPr>
        <w:pStyle w:val="BodyText"/>
        <w:numPr>
          <w:ilvl w:val="0"/>
          <w:numId w:val="28"/>
        </w:numPr>
        <w:jc w:val="both"/>
      </w:pPr>
      <w:r>
        <w:t xml:space="preserve">Study 4: </w:t>
      </w:r>
      <w:r w:rsidR="0065604E">
        <w:t xml:space="preserve">In the context of the banking sector, Naimi-Sadigh et al </w:t>
      </w:r>
      <w:r w:rsidR="0065604E">
        <w:fldChar w:fldCharType="begin" w:fldLock="1"/>
      </w:r>
      <w:r w:rsidR="00BE751F">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fldChar w:fldCharType="separate"/>
      </w:r>
      <w:r w:rsidR="00DB7279" w:rsidRPr="00DB7279">
        <w:rPr>
          <w:noProof/>
        </w:rPr>
        <w:t>[10]</w:t>
      </w:r>
      <w:r w:rsidR="0065604E">
        <w:fldChar w:fldCharType="end"/>
      </w:r>
      <w:r w:rsidR="0065604E">
        <w:t xml:space="preserve"> discuss the implementation of digital transformation to respond to disruptions and drive innovation in banking services. </w:t>
      </w:r>
    </w:p>
    <w:p w14:paraId="04E47CD8" w14:textId="77777777" w:rsidR="00915CBA" w:rsidRDefault="002D1B57" w:rsidP="00915CBA">
      <w:pPr>
        <w:pStyle w:val="BodyText"/>
        <w:numPr>
          <w:ilvl w:val="0"/>
          <w:numId w:val="28"/>
        </w:numPr>
        <w:jc w:val="both"/>
      </w:pPr>
      <w:r>
        <w:t xml:space="preserve">Study 5: </w:t>
      </w:r>
      <w:r w:rsidR="0065604E">
        <w:t xml:space="preserve">Manjula et al </w:t>
      </w:r>
      <w:r w:rsidR="0065604E">
        <w:fldChar w:fldCharType="begin" w:fldLock="1"/>
      </w:r>
      <w:r w:rsidR="00BE751F">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fldChar w:fldCharType="separate"/>
      </w:r>
      <w:r w:rsidR="00DB7279" w:rsidRPr="00DB7279">
        <w:rPr>
          <w:noProof/>
        </w:rPr>
        <w:t>[11]</w:t>
      </w:r>
      <w:r w:rsidR="0065604E">
        <w:fldChar w:fldCharType="end"/>
      </w:r>
      <w:r w:rsidR="0065604E">
        <w:t xml:space="preserve"> focus on digital technologies in the food retail industry, identifying challenges and opportunities in the digital transformation process.</w:t>
      </w:r>
    </w:p>
    <w:p w14:paraId="53D6F52B" w14:textId="77777777" w:rsidR="00915CBA" w:rsidRDefault="002D1B57" w:rsidP="00915CBA">
      <w:pPr>
        <w:pStyle w:val="BodyText"/>
        <w:numPr>
          <w:ilvl w:val="0"/>
          <w:numId w:val="28"/>
        </w:numPr>
        <w:jc w:val="both"/>
      </w:pPr>
      <w:r>
        <w:t xml:space="preserve">Study 6: </w:t>
      </w:r>
      <w:r w:rsidR="0065604E">
        <w:t xml:space="preserve">Imran et al </w:t>
      </w:r>
      <w:r w:rsidR="0065604E">
        <w:fldChar w:fldCharType="begin" w:fldLock="1"/>
      </w:r>
      <w:r w:rsidR="00BE751F">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fldChar w:fldCharType="separate"/>
      </w:r>
      <w:r w:rsidR="00DB7279" w:rsidRPr="00DB7279">
        <w:rPr>
          <w:noProof/>
        </w:rPr>
        <w:t>[12]</w:t>
      </w:r>
      <w:r w:rsidR="0065604E">
        <w:fldChar w:fldCharType="end"/>
      </w:r>
      <w:r w:rsidR="0065604E">
        <w:t xml:space="preserve">  explore digital transformation in industrial organizations, aiming to identify key enablers and performance outcomes through data collected from leading industrial organizations. </w:t>
      </w:r>
    </w:p>
    <w:p w14:paraId="195B0DAC" w14:textId="77777777" w:rsidR="00915CBA" w:rsidRDefault="002D1B57" w:rsidP="00915CBA">
      <w:pPr>
        <w:pStyle w:val="BodyText"/>
        <w:numPr>
          <w:ilvl w:val="0"/>
          <w:numId w:val="28"/>
        </w:numPr>
        <w:jc w:val="both"/>
      </w:pPr>
      <w:r>
        <w:t xml:space="preserve">Study 7: </w:t>
      </w:r>
      <w:r w:rsidR="0065604E">
        <w:t xml:space="preserve">Furthermore, Kumar et al. </w:t>
      </w:r>
      <w:r w:rsidR="0065604E">
        <w:fldChar w:fldCharType="begin" w:fldLock="1"/>
      </w:r>
      <w:r w:rsidR="00BE751F">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fldChar w:fldCharType="separate"/>
      </w:r>
      <w:r w:rsidR="00DB7279" w:rsidRPr="00DB7279">
        <w:rPr>
          <w:noProof/>
        </w:rPr>
        <w:t>[13]</w:t>
      </w:r>
      <w:r w:rsidR="0065604E">
        <w:fldChar w:fldCharType="end"/>
      </w:r>
      <w:r w:rsidR="0065604E">
        <w:t> propose a framework for assessing the social acceptability of Industry 4.0 technologies in digital manufacturing, highlighting the importance of considering social dimensions in technological advancements.</w:t>
      </w:r>
    </w:p>
    <w:p w14:paraId="15C6AE47" w14:textId="77777777" w:rsidR="00915CBA" w:rsidRDefault="002D1B57" w:rsidP="00915CBA">
      <w:pPr>
        <w:pStyle w:val="BodyText"/>
        <w:numPr>
          <w:ilvl w:val="0"/>
          <w:numId w:val="28"/>
        </w:numPr>
        <w:jc w:val="both"/>
      </w:pPr>
      <w:r>
        <w:t xml:space="preserve">Study 8: </w:t>
      </w:r>
      <w:r w:rsidR="0065604E">
        <w:t>Ren et al. </w:t>
      </w:r>
      <w:r w:rsidR="00B12B81">
        <w:fldChar w:fldCharType="begin" w:fldLock="1"/>
      </w:r>
      <w:r w:rsidR="00BE751F">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fldChar w:fldCharType="separate"/>
      </w:r>
      <w:r w:rsidR="00DB7279" w:rsidRPr="00DB7279">
        <w:rPr>
          <w:noProof/>
        </w:rPr>
        <w:t>[14]</w:t>
      </w:r>
      <w:r w:rsidR="00B12B81">
        <w:fldChar w:fldCharType="end"/>
      </w:r>
      <w:r w:rsidR="00B12B81">
        <w:t xml:space="preserve"> </w:t>
      </w:r>
      <w:r w:rsidR="0065604E">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Default="002D1B57" w:rsidP="00915CBA">
      <w:pPr>
        <w:pStyle w:val="BodyText"/>
        <w:numPr>
          <w:ilvl w:val="0"/>
          <w:numId w:val="28"/>
        </w:numPr>
        <w:jc w:val="both"/>
      </w:pPr>
      <w:r>
        <w:t xml:space="preserve">Study 9: </w:t>
      </w:r>
      <w:r w:rsidR="0065604E">
        <w:t>Zhao et al. </w:t>
      </w:r>
      <w:r w:rsidR="00185DD6">
        <w:fldChar w:fldCharType="begin" w:fldLock="1"/>
      </w:r>
      <w:r w:rsidR="00BE751F">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fldChar w:fldCharType="separate"/>
      </w:r>
      <w:r w:rsidR="00DB7279" w:rsidRPr="00DB7279">
        <w:rPr>
          <w:noProof/>
        </w:rPr>
        <w:t>[15]</w:t>
      </w:r>
      <w:r w:rsidR="00185DD6">
        <w:fldChar w:fldCharType="end"/>
      </w:r>
      <w:r w:rsidR="00185DD6">
        <w:t xml:space="preserve"> </w:t>
      </w:r>
      <w:r w:rsidR="0065604E">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Default="002D1B57" w:rsidP="00915CBA">
      <w:pPr>
        <w:pStyle w:val="BodyText"/>
        <w:numPr>
          <w:ilvl w:val="0"/>
          <w:numId w:val="28"/>
        </w:numPr>
        <w:jc w:val="both"/>
      </w:pPr>
      <w:r>
        <w:t xml:space="preserve">Study 10: </w:t>
      </w:r>
      <w:r w:rsidR="0065604E">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rsidR="0065604E">
        <w:t>Sartal</w:t>
      </w:r>
      <w:proofErr w:type="spellEnd"/>
      <w:r w:rsidR="0065604E">
        <w:t xml:space="preserve"> et al.,</w:t>
      </w:r>
      <w:r w:rsidR="00433D23">
        <w:t xml:space="preserve"> </w:t>
      </w:r>
      <w:r w:rsidR="00433D23">
        <w:fldChar w:fldCharType="begin" w:fldLock="1"/>
      </w:r>
      <w:r w:rsidR="00BE751F">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fldChar w:fldCharType="separate"/>
      </w:r>
      <w:r w:rsidR="00DB7279" w:rsidRPr="00DB7279">
        <w:rPr>
          <w:noProof/>
        </w:rPr>
        <w:t>[16]</w:t>
      </w:r>
      <w:r w:rsidR="00433D23">
        <w:fldChar w:fldCharType="end"/>
      </w:r>
      <w:r w:rsidR="0065604E">
        <w:t xml:space="preserve">. </w:t>
      </w:r>
    </w:p>
    <w:p w14:paraId="22BC95ED" w14:textId="77777777" w:rsidR="0065604E" w:rsidRDefault="0065604E" w:rsidP="00E71353">
      <w:pPr>
        <w:pStyle w:val="BodyText"/>
        <w:jc w:val="both"/>
      </w:pPr>
      <w: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7E99308F" w14:textId="383CAAB2" w:rsidR="0065604E" w:rsidRDefault="0065604E" w:rsidP="005A544C">
      <w:pPr>
        <w:pStyle w:val="Heading2"/>
      </w:pPr>
      <w:bookmarkStart w:id="11" w:name="challenges"/>
      <w:bookmarkEnd w:id="5"/>
      <w:bookmarkEnd w:id="10"/>
      <w:r>
        <w:t>Challenges</w:t>
      </w:r>
    </w:p>
    <w:p w14:paraId="55E8E1BF" w14:textId="0C2ACEBF" w:rsidR="0065604E" w:rsidRDefault="0065604E" w:rsidP="00E71353">
      <w:pPr>
        <w:pStyle w:val="Compact"/>
        <w:numPr>
          <w:ilvl w:val="0"/>
          <w:numId w:val="1"/>
        </w:numPr>
        <w:jc w:val="both"/>
      </w:pPr>
      <w:r>
        <w:rPr>
          <w:b/>
          <w:bCs/>
        </w:rPr>
        <w:t>Digital Divide</w:t>
      </w:r>
      <w:r>
        <w:t>: The digital divide can hinder access to digital technologies and platforms, creating barriers for those who are less tech-savvy or have limited resources</w:t>
      </w:r>
      <w:r w:rsidR="00DB7279">
        <w:t xml:space="preserve"> </w:t>
      </w:r>
      <w:r w:rsidR="00DB7279">
        <w:fldChar w:fldCharType="begin" w:fldLock="1"/>
      </w:r>
      <w:r w:rsidR="00BE751F">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DB7279">
        <w:fldChar w:fldCharType="separate"/>
      </w:r>
      <w:r w:rsidR="00DB7279" w:rsidRPr="00DB7279">
        <w:rPr>
          <w:noProof/>
        </w:rPr>
        <w:t>[17]</w:t>
      </w:r>
      <w:r w:rsidR="00DB7279">
        <w:fldChar w:fldCharType="end"/>
      </w:r>
      <w:r w:rsidR="00053D31">
        <w:t xml:space="preserve"> </w:t>
      </w:r>
      <w:r w:rsidR="00053D31">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053D31">
        <w:fldChar w:fldCharType="separate"/>
      </w:r>
      <w:r w:rsidR="0024621C" w:rsidRPr="0024621C">
        <w:rPr>
          <w:noProof/>
        </w:rPr>
        <w:t>[18]</w:t>
      </w:r>
      <w:r w:rsidR="00053D31">
        <w:fldChar w:fldCharType="end"/>
      </w:r>
      <w:r w:rsidR="00053D31">
        <w:t>.</w:t>
      </w:r>
    </w:p>
    <w:p w14:paraId="622949B5" w14:textId="74204CE3" w:rsidR="0065604E" w:rsidRDefault="0065604E" w:rsidP="00E71353">
      <w:pPr>
        <w:pStyle w:val="Compact"/>
        <w:numPr>
          <w:ilvl w:val="0"/>
          <w:numId w:val="1"/>
        </w:numPr>
        <w:jc w:val="both"/>
      </w:pPr>
      <w:r>
        <w:rPr>
          <w:b/>
          <w:bCs/>
        </w:rPr>
        <w:t>Copyright and Intellectual Property</w:t>
      </w:r>
      <w:r>
        <w:t>: The use of digital technologies raises concerns about copyright and intellectual property, particularly in the context of digital assets and data management</w:t>
      </w:r>
      <w:r w:rsidR="00BE751F">
        <w:t xml:space="preserve">  </w:t>
      </w:r>
      <w:r w:rsidR="00844E72">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844E72">
        <w:fldChar w:fldCharType="separate"/>
      </w:r>
      <w:r w:rsidR="0024621C" w:rsidRPr="0024621C">
        <w:rPr>
          <w:noProof/>
        </w:rPr>
        <w:t>[19]</w:t>
      </w:r>
      <w:r w:rsidR="00844E72">
        <w:fldChar w:fldCharType="end"/>
      </w:r>
      <w:r w:rsidR="00BE751F">
        <w:t xml:space="preserve"> </w:t>
      </w:r>
      <w:r w:rsidR="003C0648">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3C0648">
        <w:fldChar w:fldCharType="separate"/>
      </w:r>
      <w:r w:rsidR="0024621C" w:rsidRPr="0024621C">
        <w:rPr>
          <w:noProof/>
        </w:rPr>
        <w:t>[18]</w:t>
      </w:r>
      <w:r w:rsidR="003C0648">
        <w:fldChar w:fldCharType="end"/>
      </w:r>
      <w:r w:rsidR="003C0648">
        <w:t>.</w:t>
      </w:r>
    </w:p>
    <w:p w14:paraId="64FD7F1E" w14:textId="1583E5E3" w:rsidR="0065604E" w:rsidRDefault="0065604E" w:rsidP="00E71353">
      <w:pPr>
        <w:pStyle w:val="Compact"/>
        <w:numPr>
          <w:ilvl w:val="0"/>
          <w:numId w:val="1"/>
        </w:numPr>
        <w:jc w:val="both"/>
      </w:pPr>
      <w:r>
        <w:rPr>
          <w:b/>
          <w:bCs/>
        </w:rPr>
        <w:t>Preservation of Cultural Heritage</w:t>
      </w:r>
      <w:r>
        <w:t>: The digitization of cultural heritage poses challenges related to preservation, conservation, and the long-term accessibility of digital artifacts</w:t>
      </w:r>
      <w:r w:rsidR="006E1DA2">
        <w:t xml:space="preserve"> </w:t>
      </w:r>
      <w:r w:rsidR="006E1DA2">
        <w:fldChar w:fldCharType="begin" w:fldLock="1"/>
      </w:r>
      <w:r w:rsidR="006E1DA2">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6E1DA2">
        <w:fldChar w:fldCharType="separate"/>
      </w:r>
      <w:r w:rsidR="006E1DA2" w:rsidRPr="00DB7279">
        <w:rPr>
          <w:noProof/>
        </w:rPr>
        <w:t>[17]</w:t>
      </w:r>
      <w:r w:rsidR="006E1DA2">
        <w:fldChar w:fldCharType="end"/>
      </w:r>
      <w:r w:rsidR="006E1DA2">
        <w:t xml:space="preserve"> </w:t>
      </w:r>
      <w:r w:rsidR="0048207C">
        <w:fldChar w:fldCharType="begin" w:fldLock="1"/>
      </w:r>
      <w:r w:rsidR="0024621C">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0]","plainTextFormattedCitation":"[20]","previouslyFormattedCitation":"[20]"},"properties":{"noteIndex":0},"schema":"https://github.com/citation-style-language/schema/raw/master/csl-citation.json"}</w:instrText>
      </w:r>
      <w:r w:rsidR="0048207C">
        <w:fldChar w:fldCharType="separate"/>
      </w:r>
      <w:r w:rsidR="0024621C" w:rsidRPr="0024621C">
        <w:rPr>
          <w:noProof/>
        </w:rPr>
        <w:t>[20]</w:t>
      </w:r>
      <w:r w:rsidR="0048207C">
        <w:fldChar w:fldCharType="end"/>
      </w:r>
      <w:r w:rsidR="0048207C">
        <w:t xml:space="preserve">. </w:t>
      </w:r>
    </w:p>
    <w:p w14:paraId="6C027DFC" w14:textId="6C862B03" w:rsidR="0065604E" w:rsidRDefault="0065604E" w:rsidP="00E71353">
      <w:pPr>
        <w:pStyle w:val="Compact"/>
        <w:numPr>
          <w:ilvl w:val="0"/>
          <w:numId w:val="1"/>
        </w:numPr>
        <w:jc w:val="both"/>
      </w:pPr>
      <w:r>
        <w:rPr>
          <w:b/>
          <w:bCs/>
        </w:rPr>
        <w:t>Organizational Barriers</w:t>
      </w:r>
      <w:r>
        <w:t>: The adoption of digital tools and processes can be hindered by organizational silos and a lack of understanding of the value of data</w:t>
      </w:r>
      <w:r w:rsidR="00844E72">
        <w:t xml:space="preserve"> </w:t>
      </w:r>
      <w:r w:rsidR="00844E72">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844E72">
        <w:fldChar w:fldCharType="separate"/>
      </w:r>
      <w:r w:rsidR="0024621C" w:rsidRPr="0024621C">
        <w:rPr>
          <w:noProof/>
        </w:rPr>
        <w:t>[19]</w:t>
      </w:r>
      <w:r w:rsidR="00844E72">
        <w:fldChar w:fldCharType="end"/>
      </w:r>
      <w:r>
        <w:t>.</w:t>
      </w:r>
    </w:p>
    <w:p w14:paraId="36A80F74" w14:textId="05A579C2" w:rsidR="0065604E" w:rsidRDefault="0065604E" w:rsidP="005A544C">
      <w:pPr>
        <w:pStyle w:val="Heading2"/>
      </w:pPr>
      <w:bookmarkStart w:id="12" w:name="opportunities"/>
      <w:bookmarkEnd w:id="11"/>
      <w:r>
        <w:t>Opportunities</w:t>
      </w:r>
    </w:p>
    <w:p w14:paraId="6865A5FC" w14:textId="61E8BF91" w:rsidR="0065604E" w:rsidRDefault="0065604E" w:rsidP="00E71353">
      <w:pPr>
        <w:pStyle w:val="Compact"/>
        <w:numPr>
          <w:ilvl w:val="0"/>
          <w:numId w:val="2"/>
        </w:numPr>
        <w:jc w:val="both"/>
      </w:pPr>
      <w:r>
        <w:rPr>
          <w:b/>
          <w:bCs/>
        </w:rPr>
        <w:t>New Forms of Cultural Expression</w:t>
      </w:r>
      <w:r>
        <w:t>: Digital technologies have enabled new forms of artistic expression, such as AR/VR, and have opened up new channels for cultural consumption and engagement</w:t>
      </w:r>
      <w:r w:rsidR="006E1DA2">
        <w:t xml:space="preserve"> </w:t>
      </w:r>
      <w:r w:rsidR="006E1DA2">
        <w:fldChar w:fldCharType="begin" w:fldLock="1"/>
      </w:r>
      <w:r w:rsidR="006E1DA2">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6E1DA2">
        <w:fldChar w:fldCharType="separate"/>
      </w:r>
      <w:r w:rsidR="006E1DA2" w:rsidRPr="00DB7279">
        <w:rPr>
          <w:noProof/>
        </w:rPr>
        <w:t>[17]</w:t>
      </w:r>
      <w:r w:rsidR="006E1DA2">
        <w:fldChar w:fldCharType="end"/>
      </w:r>
      <w:r w:rsidR="006E1DA2">
        <w:t xml:space="preserve">  </w:t>
      </w:r>
      <w:r w:rsidR="006E1DA2">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6E1DA2">
        <w:fldChar w:fldCharType="separate"/>
      </w:r>
      <w:r w:rsidR="0024621C" w:rsidRPr="0024621C">
        <w:rPr>
          <w:noProof/>
        </w:rPr>
        <w:t>[19]</w:t>
      </w:r>
      <w:r w:rsidR="006E1DA2">
        <w:fldChar w:fldCharType="end"/>
      </w:r>
      <w:r>
        <w:t>.</w:t>
      </w:r>
    </w:p>
    <w:p w14:paraId="1E9DB460" w14:textId="575E6F05" w:rsidR="0065604E" w:rsidRDefault="0065604E" w:rsidP="00E71353">
      <w:pPr>
        <w:pStyle w:val="Compact"/>
        <w:numPr>
          <w:ilvl w:val="0"/>
          <w:numId w:val="2"/>
        </w:numPr>
        <w:jc w:val="both"/>
      </w:pPr>
      <w:r>
        <w:rPr>
          <w:b/>
          <w:bCs/>
        </w:rPr>
        <w:t>Increased Accessibility</w:t>
      </w:r>
      <w:r>
        <w:t>: Digital platforms have increased access to art and culture, making it more inclusive and global</w:t>
      </w:r>
      <w:r w:rsidR="0048207C">
        <w:t xml:space="preserve"> </w:t>
      </w:r>
      <w:r w:rsidR="0048207C">
        <w:fldChar w:fldCharType="begin" w:fldLock="1"/>
      </w:r>
      <w:r w:rsidR="0048207C">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48207C">
        <w:fldChar w:fldCharType="separate"/>
      </w:r>
      <w:r w:rsidR="0048207C" w:rsidRPr="00DB7279">
        <w:rPr>
          <w:noProof/>
        </w:rPr>
        <w:t>[17]</w:t>
      </w:r>
      <w:r w:rsidR="0048207C">
        <w:fldChar w:fldCharType="end"/>
      </w:r>
      <w:r w:rsidR="0048207C">
        <w:t xml:space="preserve"> .</w:t>
      </w:r>
    </w:p>
    <w:p w14:paraId="231D9C12" w14:textId="49611E90" w:rsidR="0065604E" w:rsidRDefault="0065604E" w:rsidP="00E71353">
      <w:pPr>
        <w:pStyle w:val="Compact"/>
        <w:numPr>
          <w:ilvl w:val="0"/>
          <w:numId w:val="2"/>
        </w:numPr>
        <w:jc w:val="both"/>
      </w:pPr>
      <w:r>
        <w:rPr>
          <w:b/>
          <w:bCs/>
        </w:rPr>
        <w:t>Collaboration and Networking</w:t>
      </w:r>
      <w:r>
        <w:t>: Digital tools facilitate global collaboration and networking among artists, institutions, and audiences</w:t>
      </w:r>
      <w:r w:rsidR="0048207C">
        <w:t xml:space="preserve"> </w:t>
      </w:r>
      <w:r w:rsidR="0048207C">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48207C">
        <w:fldChar w:fldCharType="separate"/>
      </w:r>
      <w:r w:rsidR="0024621C" w:rsidRPr="0024621C">
        <w:rPr>
          <w:noProof/>
        </w:rPr>
        <w:t>[19]</w:t>
      </w:r>
      <w:r w:rsidR="0048207C">
        <w:fldChar w:fldCharType="end"/>
      </w:r>
      <w:r w:rsidR="0048207C">
        <w:t xml:space="preserve"> </w:t>
      </w:r>
      <w:r w:rsidR="0048207C">
        <w:fldChar w:fldCharType="begin" w:fldLock="1"/>
      </w:r>
      <w:r w:rsidR="0024621C">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0]","plainTextFormattedCitation":"[20]","previouslyFormattedCitation":"[20]"},"properties":{"noteIndex":0},"schema":"https://github.com/citation-style-language/schema/raw/master/csl-citation.json"}</w:instrText>
      </w:r>
      <w:r w:rsidR="0048207C">
        <w:fldChar w:fldCharType="separate"/>
      </w:r>
      <w:r w:rsidR="0024621C" w:rsidRPr="0024621C">
        <w:rPr>
          <w:noProof/>
        </w:rPr>
        <w:t>[20]</w:t>
      </w:r>
      <w:r w:rsidR="0048207C">
        <w:fldChar w:fldCharType="end"/>
      </w:r>
      <w:r w:rsidR="0048207C">
        <w:t>.</w:t>
      </w:r>
    </w:p>
    <w:p w14:paraId="41F9262C" w14:textId="1C27E88C" w:rsidR="0065604E" w:rsidRDefault="0065604E" w:rsidP="00E71353">
      <w:pPr>
        <w:pStyle w:val="Compact"/>
        <w:numPr>
          <w:ilvl w:val="0"/>
          <w:numId w:val="2"/>
        </w:numPr>
        <w:jc w:val="both"/>
      </w:pPr>
      <w:r>
        <w:rPr>
          <w:b/>
          <w:bCs/>
        </w:rPr>
        <w:t>Efficient Processes</w:t>
      </w:r>
      <w:r>
        <w:t>: Digital transformation can streamline administrative processes, reducing errors and improving employee satisfaction</w:t>
      </w:r>
      <w:r w:rsidR="0048207C">
        <w:t xml:space="preserve"> </w:t>
      </w:r>
      <w:r w:rsidR="0048207C">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48207C">
        <w:fldChar w:fldCharType="separate"/>
      </w:r>
      <w:r w:rsidR="0024621C" w:rsidRPr="0024621C">
        <w:rPr>
          <w:noProof/>
        </w:rPr>
        <w:t>[19]</w:t>
      </w:r>
      <w:r w:rsidR="0048207C">
        <w:fldChar w:fldCharType="end"/>
      </w:r>
      <w:r w:rsidR="0048207C">
        <w:t>.</w:t>
      </w:r>
    </w:p>
    <w:p w14:paraId="0E3A3257" w14:textId="5B166820" w:rsidR="0065604E" w:rsidRDefault="0065604E" w:rsidP="005A544C">
      <w:pPr>
        <w:pStyle w:val="Heading2"/>
      </w:pPr>
      <w:bookmarkStart w:id="13" w:name="strategies-for-success"/>
      <w:bookmarkEnd w:id="12"/>
      <w:r>
        <w:t>Strategies for Success</w:t>
      </w:r>
    </w:p>
    <w:p w14:paraId="69A9EA9A" w14:textId="79614375" w:rsidR="0065604E" w:rsidRDefault="0065604E" w:rsidP="00E71353">
      <w:pPr>
        <w:pStyle w:val="Compact"/>
        <w:numPr>
          <w:ilvl w:val="0"/>
          <w:numId w:val="3"/>
        </w:numPr>
        <w:jc w:val="both"/>
      </w:pPr>
      <w:r>
        <w:rPr>
          <w:b/>
          <w:bCs/>
        </w:rPr>
        <w:t>Data Interoperability</w:t>
      </w:r>
      <w:r>
        <w:t>: Ensuring data interoperability is crucial for seamless end-to-end processes and for addressing copyright and intellectual property concerns</w:t>
      </w:r>
      <w:r w:rsidR="0089253F">
        <w:t xml:space="preserve"> </w:t>
      </w:r>
      <w:r w:rsidR="0089253F">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89253F">
        <w:fldChar w:fldCharType="separate"/>
      </w:r>
      <w:r w:rsidR="0024621C" w:rsidRPr="0024621C">
        <w:rPr>
          <w:noProof/>
        </w:rPr>
        <w:t>[18]</w:t>
      </w:r>
      <w:r w:rsidR="0089253F">
        <w:fldChar w:fldCharType="end"/>
      </w:r>
      <w:r w:rsidR="0089253F">
        <w:t>.</w:t>
      </w:r>
    </w:p>
    <w:p w14:paraId="3699FC39" w14:textId="77A6D50F" w:rsidR="0065604E" w:rsidRDefault="0065604E" w:rsidP="00E71353">
      <w:pPr>
        <w:pStyle w:val="Compact"/>
        <w:numPr>
          <w:ilvl w:val="0"/>
          <w:numId w:val="3"/>
        </w:numPr>
        <w:jc w:val="both"/>
      </w:pPr>
      <w:r>
        <w:rPr>
          <w:b/>
          <w:bCs/>
        </w:rPr>
        <w:t>Digital Literacy</w:t>
      </w:r>
      <w:r>
        <w:t>: Developing digital literacy among artists, institutions, and audiences is essential for effective adoption and utilization of digital technologies</w:t>
      </w:r>
      <w:r w:rsidR="00BE751F">
        <w:t xml:space="preserve"> </w:t>
      </w:r>
      <w:r w:rsidR="00ED65FE">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ED65FE">
        <w:fldChar w:fldCharType="separate"/>
      </w:r>
      <w:r w:rsidR="0024621C" w:rsidRPr="0024621C">
        <w:rPr>
          <w:noProof/>
        </w:rPr>
        <w:t>[19]</w:t>
      </w:r>
      <w:r w:rsidR="00ED65FE">
        <w:fldChar w:fldCharType="end"/>
      </w:r>
      <w:r w:rsidR="00BE751F">
        <w:t xml:space="preserve"> </w:t>
      </w:r>
      <w:r w:rsidR="00ED65FE">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ED65FE">
        <w:fldChar w:fldCharType="separate"/>
      </w:r>
      <w:r w:rsidR="0024621C" w:rsidRPr="0024621C">
        <w:rPr>
          <w:noProof/>
        </w:rPr>
        <w:t>[18]</w:t>
      </w:r>
      <w:r w:rsidR="00ED65FE">
        <w:fldChar w:fldCharType="end"/>
      </w:r>
      <w:r w:rsidR="00ED65FE">
        <w:t>.</w:t>
      </w:r>
    </w:p>
    <w:p w14:paraId="4C6DEE39" w14:textId="3D1799C7" w:rsidR="0065604E" w:rsidRDefault="0065604E" w:rsidP="00E71353">
      <w:pPr>
        <w:pStyle w:val="Compact"/>
        <w:numPr>
          <w:ilvl w:val="0"/>
          <w:numId w:val="3"/>
        </w:numPr>
        <w:jc w:val="both"/>
      </w:pPr>
      <w:r>
        <w:rPr>
          <w:b/>
          <w:bCs/>
        </w:rPr>
        <w:t>Collaborative Ecosystems</w:t>
      </w:r>
      <w:r>
        <w:t>: Fostering collaborative ecosystems between tech startups and creative sectors can facilitate knowledge exchange and innovation</w:t>
      </w:r>
      <w:r w:rsidR="00ED65FE">
        <w:t xml:space="preserve"> </w:t>
      </w:r>
      <w:r w:rsidR="00ED65FE">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ED65FE">
        <w:fldChar w:fldCharType="separate"/>
      </w:r>
      <w:r w:rsidR="0024621C" w:rsidRPr="0024621C">
        <w:rPr>
          <w:noProof/>
        </w:rPr>
        <w:t>[18]</w:t>
      </w:r>
      <w:r w:rsidR="00ED65FE">
        <w:fldChar w:fldCharType="end"/>
      </w:r>
      <w:r>
        <w:t>.</w:t>
      </w:r>
    </w:p>
    <w:p w14:paraId="3058E08B" w14:textId="7F1C456A" w:rsidR="0065604E" w:rsidRDefault="0065604E" w:rsidP="00E71353">
      <w:pPr>
        <w:pStyle w:val="Compact"/>
        <w:numPr>
          <w:ilvl w:val="0"/>
          <w:numId w:val="3"/>
        </w:numPr>
        <w:jc w:val="both"/>
      </w:pPr>
      <w:r>
        <w:rPr>
          <w:b/>
          <w:bCs/>
        </w:rPr>
        <w:t>Digital Sovereignty</w:t>
      </w:r>
      <w:r>
        <w:t>: Establishing digital sovereignty through strategic policies and regulations can ensure the long-term sustainability and accessibility of digital cultural assets</w:t>
      </w:r>
      <w:r w:rsidR="0024621C">
        <w:t xml:space="preserve"> </w:t>
      </w:r>
      <w:r w:rsidR="0024621C">
        <w:fldChar w:fldCharType="begin" w:fldLock="1"/>
      </w:r>
      <w:r w:rsidR="0024621C">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1]","plainTextFormattedCitation":"[21]"},"properties":{"noteIndex":0},"schema":"https://github.com/citation-style-language/schema/raw/master/csl-citation.json"}</w:instrText>
      </w:r>
      <w:r w:rsidR="0024621C">
        <w:fldChar w:fldCharType="separate"/>
      </w:r>
      <w:r w:rsidR="0024621C" w:rsidRPr="0024621C">
        <w:rPr>
          <w:noProof/>
        </w:rPr>
        <w:t>[21]</w:t>
      </w:r>
      <w:r w:rsidR="0024621C">
        <w:fldChar w:fldCharType="end"/>
      </w:r>
      <w:r w:rsidR="00E71353">
        <w:t>.</w:t>
      </w:r>
    </w:p>
    <w:p w14:paraId="5CAAF42F" w14:textId="77777777" w:rsidR="0065604E" w:rsidRDefault="0065604E" w:rsidP="00E71353">
      <w:pPr>
        <w:pStyle w:val="FirstParagraph"/>
        <w:jc w:val="both"/>
      </w:pPr>
      <w: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0BEC1AE4" w14:textId="77777777" w:rsidR="005A544C" w:rsidRDefault="005A544C" w:rsidP="00E71353">
      <w:pPr>
        <w:pStyle w:val="Heading1"/>
      </w:pPr>
      <w:bookmarkStart w:id="14" w:name="gap-in-literature"/>
      <w:r>
        <w:t>Gap in Literature</w:t>
      </w:r>
    </w:p>
    <w:p w14:paraId="7BD05159" w14:textId="77777777" w:rsidR="005A544C" w:rsidRDefault="005A544C" w:rsidP="00E71353">
      <w:pPr>
        <w:pStyle w:val="FirstParagraph"/>
        <w:jc w:val="both"/>
      </w:pPr>
      <w: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Default="0065604E" w:rsidP="00E71353">
      <w:pPr>
        <w:pStyle w:val="Heading1"/>
      </w:pPr>
      <w:bookmarkStart w:id="15" w:name="significance"/>
      <w:bookmarkStart w:id="16" w:name="abstract"/>
      <w:bookmarkEnd w:id="13"/>
      <w:bookmarkEnd w:id="14"/>
      <w:r>
        <w:t>Significance</w:t>
      </w:r>
    </w:p>
    <w:p w14:paraId="7691D277" w14:textId="77777777" w:rsidR="0065604E" w:rsidRDefault="0065604E" w:rsidP="00E71353">
      <w:pPr>
        <w:pStyle w:val="FirstParagraph"/>
        <w:jc w:val="both"/>
      </w:pPr>
      <w: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Default="0065604E" w:rsidP="00E71353">
      <w:pPr>
        <w:pStyle w:val="Heading1"/>
      </w:pPr>
      <w:bookmarkStart w:id="17" w:name="methodology-preview"/>
      <w:bookmarkEnd w:id="15"/>
      <w:r>
        <w:t>Methodology Preview</w:t>
      </w:r>
    </w:p>
    <w:p w14:paraId="3EC1B4EF" w14:textId="77777777" w:rsidR="009A7720" w:rsidRDefault="009A7720" w:rsidP="00763792">
      <w:pPr>
        <w:pStyle w:val="BodyText"/>
        <w:jc w:val="both"/>
      </w:pPr>
      <w: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4A7460C7" w14:textId="0A7828CB" w:rsidR="00763792" w:rsidRPr="00763792" w:rsidRDefault="00763792" w:rsidP="00763792">
      <w:pPr>
        <w:pStyle w:val="BodyText"/>
        <w:jc w:val="both"/>
      </w:pPr>
      <w:r>
        <w:t>*This study is designed to be exploratory. The overall data collection and analysis process is illustrated in the following UML diagram and explained in detail in the subsequent text.</w:t>
      </w:r>
    </w:p>
    <w:p w14:paraId="0A639624" w14:textId="77777777" w:rsidR="009F69A9" w:rsidRDefault="009F69A9" w:rsidP="00E71353">
      <w:pPr>
        <w:pStyle w:val="Heading2"/>
        <w:rPr>
          <w:rFonts w:eastAsia="Times New Roman"/>
        </w:rPr>
      </w:pPr>
      <w:r w:rsidRPr="009F69A9">
        <w:rPr>
          <w:rFonts w:eastAsia="Times New Roman"/>
        </w:rPr>
        <w:t>Data Collection</w:t>
      </w:r>
    </w:p>
    <w:p w14:paraId="59293F7F" w14:textId="508B485A" w:rsidR="009F69A9" w:rsidRDefault="009F69A9" w:rsidP="009F69A9">
      <w:pPr>
        <w:shd w:val="clear" w:color="auto" w:fill="FFFFFF"/>
        <w:rPr>
          <w:rFonts w:ascii="Arial" w:eastAsia="Times New Roman" w:hAnsi="Arial" w:cs="Arial"/>
          <w:color w:val="222222"/>
        </w:rPr>
      </w:pPr>
      <w:r w:rsidRPr="009F69A9">
        <w:rPr>
          <w:rFonts w:ascii="Arial" w:eastAsia="Times New Roman" w:hAnsi="Arial" w:cs="Arial"/>
          <w:color w:val="222222"/>
        </w:rPr>
        <w:t xml:space="preserve">(Gray literature and Primary data collection) </w:t>
      </w:r>
    </w:p>
    <w:p w14:paraId="760B2A07" w14:textId="77777777" w:rsidR="006812FF" w:rsidRDefault="006812FF" w:rsidP="006812FF">
      <w:pPr>
        <w:pStyle w:val="BodyText"/>
        <w:spacing w:after="0"/>
      </w:pPr>
      <w:r w:rsidRPr="001D36FF">
        <w:rPr>
          <w:b/>
          <w:bCs/>
        </w:rPr>
        <w:t>Step</w:t>
      </w:r>
      <w:r w:rsidRPr="001D36FF">
        <w:rPr>
          <w:b/>
          <w:bCs/>
          <w:spacing w:val="32"/>
        </w:rPr>
        <w:t xml:space="preserve"> </w:t>
      </w:r>
      <w:r w:rsidRPr="001D36FF">
        <w:rPr>
          <w:b/>
          <w:bCs/>
        </w:rPr>
        <w:t>1:</w:t>
      </w:r>
      <w:r w:rsidRPr="001D36FF">
        <w:rPr>
          <w:spacing w:val="24"/>
        </w:rPr>
        <w:t xml:space="preserve"> </w:t>
      </w:r>
      <w:r w:rsidRPr="001D36FF">
        <w:t>Define</w:t>
      </w:r>
      <w:r w:rsidRPr="001D36FF">
        <w:rPr>
          <w:spacing w:val="32"/>
        </w:rPr>
        <w:t xml:space="preserve"> </w:t>
      </w:r>
      <w:r w:rsidRPr="001D36FF">
        <w:t>and</w:t>
      </w:r>
      <w:r w:rsidRPr="001D36FF">
        <w:rPr>
          <w:spacing w:val="31"/>
        </w:rPr>
        <w:t xml:space="preserve"> </w:t>
      </w:r>
      <w:r w:rsidRPr="001D36FF">
        <w:t>refine</w:t>
      </w:r>
      <w:r w:rsidRPr="001D36FF">
        <w:rPr>
          <w:spacing w:val="33"/>
        </w:rPr>
        <w:t xml:space="preserve"> </w:t>
      </w:r>
      <w:r w:rsidRPr="001D36FF">
        <w:t>search</w:t>
      </w:r>
      <w:r w:rsidRPr="001D36FF">
        <w:rPr>
          <w:spacing w:val="32"/>
        </w:rPr>
        <w:t xml:space="preserve"> </w:t>
      </w:r>
      <w:r w:rsidRPr="001D36FF">
        <w:t>keywords</w:t>
      </w:r>
      <w:r w:rsidRPr="001D36FF">
        <w:rPr>
          <w:spacing w:val="32"/>
        </w:rPr>
        <w:t xml:space="preserve"> </w:t>
      </w:r>
      <w:r w:rsidRPr="001D36FF">
        <w:t>for</w:t>
      </w:r>
      <w:r w:rsidRPr="001D36FF">
        <w:rPr>
          <w:spacing w:val="32"/>
        </w:rPr>
        <w:t xml:space="preserve"> </w:t>
      </w:r>
      <w:r w:rsidRPr="001D36FF">
        <w:t>Google:</w:t>
      </w:r>
    </w:p>
    <w:p w14:paraId="4E0DBFF2" w14:textId="1A11F397" w:rsidR="006812FF" w:rsidRDefault="006812FF" w:rsidP="00835270">
      <w:r w:rsidRPr="001D36FF">
        <w:rPr>
          <w:b/>
          <w:bCs/>
        </w:rPr>
        <w:t>Step 2:</w:t>
      </w:r>
      <w:r w:rsidRPr="001D36FF">
        <w:t xml:space="preserve"> Apply </w:t>
      </w:r>
      <w:r>
        <w:t>(M</w:t>
      </w:r>
      <w:r w:rsidRPr="00C7402C">
        <w:t xml:space="preserve">odified </w:t>
      </w:r>
      <w:r>
        <w:t>S</w:t>
      </w:r>
      <w:r w:rsidRPr="00C7402C">
        <w:t xml:space="preserve">earch </w:t>
      </w:r>
      <w:r>
        <w:t>K</w:t>
      </w:r>
      <w:r w:rsidRPr="00C7402C">
        <w:t>eywords</w:t>
      </w:r>
      <w:r>
        <w:t>)</w:t>
      </w:r>
      <w:r w:rsidRPr="001D36FF">
        <w:t xml:space="preserve"> </w:t>
      </w:r>
      <w:r>
        <w:t>in</w:t>
      </w:r>
      <w:r w:rsidRPr="001D36FF">
        <w:t xml:space="preserve"> Google search engine:</w:t>
      </w:r>
      <w:r w:rsidR="00835270">
        <w:br/>
      </w:r>
      <w:r w:rsidRPr="001D36FF">
        <w:rPr>
          <w:b/>
          <w:bCs/>
          <w:w w:val="105"/>
        </w:rPr>
        <w:t>Step</w:t>
      </w:r>
      <w:r w:rsidRPr="001D36FF">
        <w:rPr>
          <w:b/>
          <w:bCs/>
          <w:spacing w:val="23"/>
          <w:w w:val="105"/>
        </w:rPr>
        <w:t xml:space="preserve"> </w:t>
      </w:r>
      <w:r w:rsidRPr="001D36FF">
        <w:rPr>
          <w:b/>
          <w:bCs/>
          <w:w w:val="105"/>
        </w:rPr>
        <w:t>3:</w:t>
      </w:r>
      <w:r w:rsidRPr="001D36FF">
        <w:rPr>
          <w:spacing w:val="9"/>
          <w:w w:val="105"/>
        </w:rPr>
        <w:t xml:space="preserve"> </w:t>
      </w:r>
      <w:r w:rsidRPr="001D36FF">
        <w:rPr>
          <w:w w:val="105"/>
        </w:rPr>
        <w:t>Export</w:t>
      </w:r>
      <w:r w:rsidRPr="001D36FF">
        <w:rPr>
          <w:spacing w:val="22"/>
          <w:w w:val="105"/>
        </w:rPr>
        <w:t xml:space="preserve"> </w:t>
      </w:r>
      <w:r>
        <w:t>[Search R</w:t>
      </w:r>
      <w:r w:rsidRPr="001D36FF">
        <w:t>esults</w:t>
      </w:r>
      <w:r>
        <w:t>]</w:t>
      </w:r>
      <w:r w:rsidR="00835270">
        <w:br/>
      </w:r>
      <w:r w:rsidRPr="005A68E5">
        <w:rPr>
          <w:b/>
          <w:bCs/>
          <w:w w:val="105"/>
        </w:rPr>
        <w:t>Step</w:t>
      </w:r>
      <w:r w:rsidRPr="005A68E5">
        <w:rPr>
          <w:b/>
          <w:bCs/>
          <w:spacing w:val="32"/>
          <w:w w:val="105"/>
        </w:rPr>
        <w:t xml:space="preserve"> </w:t>
      </w:r>
      <w:r w:rsidRPr="005A68E5">
        <w:rPr>
          <w:b/>
          <w:bCs/>
          <w:w w:val="105"/>
        </w:rPr>
        <w:t>4:</w:t>
      </w:r>
      <w:r w:rsidRPr="005A68E5">
        <w:rPr>
          <w:spacing w:val="23"/>
          <w:w w:val="105"/>
        </w:rPr>
        <w:t xml:space="preserve"> </w:t>
      </w:r>
      <w:r w:rsidRPr="005A68E5">
        <w:t>Apply inclusion/exclusion criteria to [Search Results Collection A]:</w:t>
      </w:r>
      <w:r w:rsidRPr="005A68E5">
        <w:tab/>
      </w:r>
      <w:r w:rsidRPr="005A68E5">
        <w:br/>
        <w:t>To select the website relevant to our study.</w:t>
      </w:r>
    </w:p>
    <w:tbl>
      <w:tblPr>
        <w:tblStyle w:val="TableGrid"/>
        <w:tblW w:w="0" w:type="auto"/>
        <w:tblLook w:val="04A0" w:firstRow="1" w:lastRow="0" w:firstColumn="1" w:lastColumn="0" w:noHBand="0" w:noVBand="1"/>
      </w:tblPr>
      <w:tblGrid>
        <w:gridCol w:w="4675"/>
        <w:gridCol w:w="4675"/>
      </w:tblGrid>
      <w:tr w:rsidR="006812FF" w14:paraId="18FB81D1" w14:textId="77777777" w:rsidTr="006812FF">
        <w:tc>
          <w:tcPr>
            <w:tcW w:w="4675" w:type="dxa"/>
          </w:tcPr>
          <w:p w14:paraId="38DD1579" w14:textId="5DF476A2" w:rsidR="006812FF" w:rsidRPr="006812FF" w:rsidRDefault="006812FF" w:rsidP="006812FF">
            <w:pPr>
              <w:shd w:val="clear" w:color="auto" w:fill="FFFFFF"/>
              <w:rPr>
                <w:b/>
                <w:bCs/>
              </w:rPr>
            </w:pPr>
            <w:r w:rsidRPr="006812FF">
              <w:rPr>
                <w:b/>
                <w:bCs/>
              </w:rPr>
              <w:t>Inclusion criteria</w:t>
            </w:r>
          </w:p>
        </w:tc>
        <w:tc>
          <w:tcPr>
            <w:tcW w:w="4675" w:type="dxa"/>
          </w:tcPr>
          <w:p w14:paraId="148DA4E4" w14:textId="2C3F223F" w:rsidR="006812FF" w:rsidRPr="006812FF" w:rsidRDefault="006812FF" w:rsidP="006812FF">
            <w:pPr>
              <w:shd w:val="clear" w:color="auto" w:fill="FFFFFF"/>
              <w:rPr>
                <w:b/>
                <w:bCs/>
              </w:rPr>
            </w:pPr>
            <w:r w:rsidRPr="006812FF">
              <w:rPr>
                <w:b/>
                <w:bCs/>
              </w:rPr>
              <w:t>Exclusion criteria</w:t>
            </w:r>
          </w:p>
        </w:tc>
      </w:tr>
      <w:tr w:rsidR="006812FF" w14:paraId="4D624119" w14:textId="77777777" w:rsidTr="006812FF">
        <w:tc>
          <w:tcPr>
            <w:tcW w:w="4675" w:type="dxa"/>
          </w:tcPr>
          <w:p w14:paraId="583CF44C" w14:textId="77777777" w:rsidR="006812FF" w:rsidRDefault="006812FF" w:rsidP="006812FF">
            <w:pPr>
              <w:shd w:val="clear" w:color="auto" w:fill="FFFFFF"/>
            </w:pPr>
            <w:r>
              <w:t>Records are freely accessible by all party and available</w:t>
            </w:r>
          </w:p>
          <w:p w14:paraId="03AFF13E" w14:textId="1230B8EB" w:rsidR="006812FF" w:rsidRDefault="006812FF" w:rsidP="006812FF">
            <w:pPr>
              <w:shd w:val="clear" w:color="auto" w:fill="FFFFFF"/>
            </w:pPr>
            <w:r>
              <w:t>at any time</w:t>
            </w:r>
          </w:p>
        </w:tc>
        <w:tc>
          <w:tcPr>
            <w:tcW w:w="4675" w:type="dxa"/>
          </w:tcPr>
          <w:p w14:paraId="68A6695D" w14:textId="77777777" w:rsidR="006812FF" w:rsidRDefault="006812FF" w:rsidP="006812FF">
            <w:pPr>
              <w:shd w:val="clear" w:color="auto" w:fill="FFFFFF"/>
            </w:pPr>
            <w:r>
              <w:t>Records are not freely accessible by all party and</w:t>
            </w:r>
          </w:p>
          <w:p w14:paraId="0FC6817D" w14:textId="0DD26FEB" w:rsidR="006812FF" w:rsidRDefault="006812FF" w:rsidP="006812FF">
            <w:pPr>
              <w:shd w:val="clear" w:color="auto" w:fill="FFFFFF"/>
            </w:pPr>
            <w:r>
              <w:t>available at any time</w:t>
            </w:r>
          </w:p>
        </w:tc>
      </w:tr>
      <w:tr w:rsidR="006812FF" w14:paraId="1FDBF29D" w14:textId="77777777" w:rsidTr="006812FF">
        <w:tc>
          <w:tcPr>
            <w:tcW w:w="4675" w:type="dxa"/>
          </w:tcPr>
          <w:p w14:paraId="4B5F4671" w14:textId="3D173E6B" w:rsidR="006812FF" w:rsidRDefault="006812FF" w:rsidP="006812FF">
            <w:pPr>
              <w:shd w:val="clear" w:color="auto" w:fill="FFFFFF"/>
            </w:pPr>
            <w:r>
              <w:t>Records are in English</w:t>
            </w:r>
          </w:p>
        </w:tc>
        <w:tc>
          <w:tcPr>
            <w:tcW w:w="4675" w:type="dxa"/>
          </w:tcPr>
          <w:p w14:paraId="211E3B76" w14:textId="7198B5FA" w:rsidR="006812FF" w:rsidRDefault="006812FF" w:rsidP="006812FF">
            <w:pPr>
              <w:shd w:val="clear" w:color="auto" w:fill="FFFFFF"/>
            </w:pPr>
            <w:r>
              <w:t>Records are not in English</w:t>
            </w:r>
          </w:p>
        </w:tc>
      </w:tr>
      <w:tr w:rsidR="006812FF" w14:paraId="63CCFD74" w14:textId="77777777" w:rsidTr="006812FF">
        <w:tc>
          <w:tcPr>
            <w:tcW w:w="4675" w:type="dxa"/>
          </w:tcPr>
          <w:p w14:paraId="7904D99D" w14:textId="3F1F39D2" w:rsidR="006812FF" w:rsidRDefault="006812FF" w:rsidP="006812FF">
            <w:pPr>
              <w:shd w:val="clear" w:color="auto" w:fill="FFFFFF"/>
            </w:pPr>
            <w:r>
              <w:t>Records can be digitized</w:t>
            </w:r>
          </w:p>
        </w:tc>
        <w:tc>
          <w:tcPr>
            <w:tcW w:w="4675" w:type="dxa"/>
          </w:tcPr>
          <w:p w14:paraId="4A1D5EDC" w14:textId="477341A9" w:rsidR="006812FF" w:rsidRDefault="006812FF" w:rsidP="006812FF">
            <w:pPr>
              <w:shd w:val="clear" w:color="auto" w:fill="FFFFFF"/>
            </w:pPr>
            <w:r>
              <w:t>Records cannot be digitized</w:t>
            </w:r>
          </w:p>
        </w:tc>
      </w:tr>
      <w:tr w:rsidR="006812FF" w14:paraId="1E5E56B3" w14:textId="77777777" w:rsidTr="006812FF">
        <w:tc>
          <w:tcPr>
            <w:tcW w:w="4675" w:type="dxa"/>
          </w:tcPr>
          <w:p w14:paraId="1A9DB608" w14:textId="20409A18" w:rsidR="006812FF" w:rsidRDefault="006812FF" w:rsidP="006812FF">
            <w:r w:rsidRPr="006812FF">
              <w:t xml:space="preserve">Records are imported from imported from PhD Leeds Doctoral College </w:t>
            </w:r>
            <w:r>
              <w:t xml:space="preserve">- </w:t>
            </w:r>
            <w:r w:rsidRPr="006812FF">
              <w:t>University of Leeds</w:t>
            </w:r>
          </w:p>
        </w:tc>
        <w:tc>
          <w:tcPr>
            <w:tcW w:w="4675" w:type="dxa"/>
          </w:tcPr>
          <w:p w14:paraId="2F5D038F" w14:textId="5200B2B6" w:rsidR="006812FF" w:rsidRDefault="006812FF" w:rsidP="006812FF">
            <w:pPr>
              <w:shd w:val="clear" w:color="auto" w:fill="FFFFFF"/>
            </w:pPr>
            <w:r>
              <w:t>Records are imported from SlideShare, Quora, Twitter, Facebook, LinkedIn, personal (or company) blogs</w:t>
            </w:r>
          </w:p>
        </w:tc>
      </w:tr>
    </w:tbl>
    <w:p w14:paraId="54D0876D" w14:textId="77777777" w:rsidR="006812FF" w:rsidRDefault="006812FF" w:rsidP="009F69A9">
      <w:pPr>
        <w:shd w:val="clear" w:color="auto" w:fill="FFFFFF"/>
      </w:pPr>
    </w:p>
    <w:p w14:paraId="308EB2C3" w14:textId="77777777" w:rsidR="009F69A9" w:rsidRDefault="009F69A9" w:rsidP="00E71353">
      <w:pPr>
        <w:pStyle w:val="Heading2"/>
        <w:rPr>
          <w:rFonts w:eastAsia="Times New Roman"/>
        </w:rPr>
      </w:pPr>
      <w:r w:rsidRPr="009F69A9">
        <w:rPr>
          <w:rFonts w:eastAsia="Times New Roman"/>
        </w:rPr>
        <w:t>Data Analysis</w:t>
      </w:r>
    </w:p>
    <w:p w14:paraId="1DE3C4FD" w14:textId="77F5ECEA"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Inclusion criteria and Exclusion criteria</w:t>
      </w:r>
    </w:p>
    <w:p w14:paraId="4608EB63" w14:textId="3CC31DEC"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Developing a model to include/</w:t>
      </w:r>
      <w:r w:rsidR="00E71353" w:rsidRPr="009F69A9">
        <w:rPr>
          <w:rFonts w:ascii="Arial" w:eastAsia="Times New Roman" w:hAnsi="Arial" w:cs="Arial"/>
          <w:color w:val="222222"/>
        </w:rPr>
        <w:t>exclude (</w:t>
      </w:r>
      <w:r w:rsidRPr="009F69A9">
        <w:rPr>
          <w:rFonts w:ascii="Arial" w:eastAsia="Times New Roman" w:hAnsi="Arial" w:cs="Arial"/>
          <w:color w:val="222222"/>
        </w:rPr>
        <w:t>case studies).</w:t>
      </w:r>
    </w:p>
    <w:p w14:paraId="5F3B07C2" w14:textId="7C4E16BC"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xml:space="preserve">- From </w:t>
      </w:r>
      <w:r w:rsidR="00E71353" w:rsidRPr="009F69A9">
        <w:rPr>
          <w:rFonts w:ascii="Arial" w:eastAsia="Times New Roman" w:hAnsi="Arial" w:cs="Arial"/>
          <w:color w:val="222222"/>
        </w:rPr>
        <w:t>Inc</w:t>
      </w:r>
      <w:r w:rsidR="00E71353">
        <w:rPr>
          <w:rFonts w:ascii="Arial" w:eastAsia="Times New Roman" w:hAnsi="Arial" w:cs="Arial"/>
          <w:color w:val="222222"/>
        </w:rPr>
        <w:t>l</w:t>
      </w:r>
      <w:r w:rsidR="00E71353" w:rsidRPr="009F69A9">
        <w:rPr>
          <w:rFonts w:ascii="Arial" w:eastAsia="Times New Roman" w:hAnsi="Arial" w:cs="Arial"/>
          <w:color w:val="222222"/>
        </w:rPr>
        <w:t>uded</w:t>
      </w:r>
      <w:r w:rsidRPr="009F69A9">
        <w:rPr>
          <w:rFonts w:ascii="Arial" w:eastAsia="Times New Roman" w:hAnsi="Arial" w:cs="Arial"/>
          <w:color w:val="222222"/>
        </w:rPr>
        <w:t xml:space="preserve"> Case </w:t>
      </w:r>
      <w:r>
        <w:rPr>
          <w:rFonts w:ascii="Arial" w:eastAsia="Times New Roman" w:hAnsi="Arial" w:cs="Arial"/>
          <w:color w:val="222222"/>
        </w:rPr>
        <w:t>S</w:t>
      </w:r>
      <w:r w:rsidRPr="009F69A9">
        <w:rPr>
          <w:rFonts w:ascii="Arial" w:eastAsia="Times New Roman" w:hAnsi="Arial" w:cs="Arial"/>
          <w:color w:val="222222"/>
        </w:rPr>
        <w:t>tudies. This project will develop a model to extract the Challenges and Opportunities. factors that impact Digital Transformation on Performance and the Cultural Industry from the included case studies.</w:t>
      </w:r>
    </w:p>
    <w:p w14:paraId="76A592A9" w14:textId="77777777"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Organizing those factors into identical groups</w:t>
      </w:r>
    </w:p>
    <w:p w14:paraId="48F860E5" w14:textId="77777777" w:rsidR="009F69A9" w:rsidRDefault="009F69A9" w:rsidP="009F69A9">
      <w:pPr>
        <w:shd w:val="clear" w:color="auto" w:fill="FFFFFF"/>
        <w:rPr>
          <w:rFonts w:ascii="Arial" w:eastAsia="Times New Roman" w:hAnsi="Arial" w:cs="Arial"/>
          <w:color w:val="222222"/>
        </w:rPr>
      </w:pPr>
      <w:r w:rsidRPr="009F69A9">
        <w:rPr>
          <w:rFonts w:ascii="Arial" w:eastAsia="Times New Roman" w:hAnsi="Arial" w:cs="Arial"/>
          <w:color w:val="222222"/>
        </w:rPr>
        <w:t>- Those factors reflect the failure and the success of The Impact of Digital Transformation on Performance and the Cultural Industry. Those factors answered the research questions that we addressed in this project</w:t>
      </w:r>
    </w:p>
    <w:p w14:paraId="67E7EB61" w14:textId="77777777" w:rsidR="002D1B57" w:rsidRPr="00E71353" w:rsidRDefault="002D1B57" w:rsidP="002D1B57">
      <w:pPr>
        <w:pStyle w:val="Heading1"/>
      </w:pPr>
      <w:r>
        <w:t xml:space="preserve">Expected Results </w:t>
      </w:r>
    </w:p>
    <w:p w14:paraId="7370835C" w14:textId="77777777" w:rsidR="002D1B57" w:rsidRPr="009F69A9" w:rsidRDefault="002D1B57" w:rsidP="009F69A9">
      <w:pPr>
        <w:shd w:val="clear" w:color="auto" w:fill="FFFFFF"/>
        <w:rPr>
          <w:rFonts w:ascii="Aptos" w:eastAsia="Times New Roman" w:hAnsi="Aptos"/>
          <w:color w:val="222222"/>
        </w:rPr>
      </w:pPr>
    </w:p>
    <w:p w14:paraId="3696938E" w14:textId="77777777" w:rsidR="0065604E" w:rsidRDefault="0065604E" w:rsidP="00E71353">
      <w:pPr>
        <w:pStyle w:val="Heading1"/>
      </w:pPr>
      <w:bookmarkStart w:id="18" w:name="outline-of-contribution"/>
      <w:bookmarkEnd w:id="17"/>
      <w:r>
        <w:t>Outline of Contribution</w:t>
      </w:r>
    </w:p>
    <w:p w14:paraId="49A7704C" w14:textId="77777777" w:rsidR="0065604E" w:rsidRDefault="0065604E" w:rsidP="00E71353">
      <w:pPr>
        <w:pStyle w:val="FirstParagraph"/>
        <w:jc w:val="both"/>
      </w:pPr>
      <w: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4FD89633" w14:textId="77777777" w:rsidR="00E71353" w:rsidRDefault="00E71353" w:rsidP="00E71353">
      <w:pPr>
        <w:pStyle w:val="BodyText"/>
      </w:pPr>
    </w:p>
    <w:p w14:paraId="378BF8EA" w14:textId="77777777" w:rsidR="0065604E" w:rsidRDefault="0065604E" w:rsidP="0065604E">
      <w:pPr>
        <w:pStyle w:val="BodyText"/>
      </w:pPr>
    </w:p>
    <w:p w14:paraId="0FD8F2AA" w14:textId="77777777" w:rsidR="0065604E" w:rsidRDefault="0065604E" w:rsidP="0065604E">
      <w:pPr>
        <w:pStyle w:val="Heading1"/>
      </w:pPr>
      <w:r>
        <w:t>Bibliography</w:t>
      </w:r>
    </w:p>
    <w:p w14:paraId="7722E2E8" w14:textId="472C7D6E" w:rsidR="0024621C" w:rsidRPr="0024621C" w:rsidRDefault="0065604E" w:rsidP="0024621C">
      <w:pPr>
        <w:widowControl w:val="0"/>
        <w:autoSpaceDE w:val="0"/>
        <w:autoSpaceDN w:val="0"/>
        <w:adjustRightInd w:val="0"/>
        <w:spacing w:before="180" w:after="180" w:line="240" w:lineRule="auto"/>
        <w:ind w:left="640" w:hanging="640"/>
        <w:rPr>
          <w:rFonts w:ascii="Aptos" w:hAnsi="Aptos" w:cs="Times New Roman"/>
          <w:noProof/>
          <w:sz w:val="24"/>
        </w:rPr>
      </w:pPr>
      <w:r>
        <w:fldChar w:fldCharType="begin" w:fldLock="1"/>
      </w:r>
      <w:r>
        <w:instrText xml:space="preserve">ADDIN Mendeley Bibliography CSL_BIBLIOGRAPHY </w:instrText>
      </w:r>
      <w:r>
        <w:fldChar w:fldCharType="separate"/>
      </w:r>
      <w:r w:rsidR="0024621C" w:rsidRPr="0024621C">
        <w:rPr>
          <w:rFonts w:ascii="Aptos" w:hAnsi="Aptos" w:cs="Times New Roman"/>
          <w:noProof/>
          <w:sz w:val="24"/>
        </w:rPr>
        <w:t>[1]</w:t>
      </w:r>
      <w:r w:rsidR="0024621C" w:rsidRPr="0024621C">
        <w:rPr>
          <w:rFonts w:ascii="Aptos" w:hAnsi="Aptos" w:cs="Times New Roman"/>
          <w:noProof/>
          <w:sz w:val="24"/>
        </w:rPr>
        <w:tab/>
        <w:t>“Culture | UNESCO.” Accessed: Jun. 19, 2024. [Online]. Available: https://www.unesco.org/en/culture</w:t>
      </w:r>
    </w:p>
    <w:p w14:paraId="1067E2E8"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2]</w:t>
      </w:r>
      <w:r w:rsidRPr="0024621C">
        <w:rPr>
          <w:rFonts w:ascii="Aptos" w:hAnsi="Aptos"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7C78A53C"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3]</w:t>
      </w:r>
      <w:r w:rsidRPr="0024621C">
        <w:rPr>
          <w:rFonts w:ascii="Aptos" w:hAnsi="Aptos" w:cs="Times New Roman"/>
          <w:noProof/>
          <w:sz w:val="24"/>
        </w:rPr>
        <w:tab/>
        <w:t xml:space="preserve">D. Hesmondhalgh and A. C. Pratt, “Cultural industries and cultural policy,” </w:t>
      </w:r>
      <w:r w:rsidRPr="0024621C">
        <w:rPr>
          <w:rFonts w:ascii="Aptos" w:hAnsi="Aptos" w:cs="Times New Roman"/>
          <w:i/>
          <w:iCs/>
          <w:noProof/>
          <w:sz w:val="24"/>
        </w:rPr>
        <w:t>Int. J. Cult. Policy</w:t>
      </w:r>
      <w:r w:rsidRPr="0024621C">
        <w:rPr>
          <w:rFonts w:ascii="Aptos" w:hAnsi="Aptos" w:cs="Times New Roman"/>
          <w:noProof/>
          <w:sz w:val="24"/>
        </w:rPr>
        <w:t>, vol. 11, no. 1, pp. 1–13, Mar. 2005, doi: 10.1080/10286630500067598.</w:t>
      </w:r>
    </w:p>
    <w:p w14:paraId="3B67EF86"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4]</w:t>
      </w:r>
      <w:r w:rsidRPr="0024621C">
        <w:rPr>
          <w:rFonts w:ascii="Aptos" w:hAnsi="Aptos"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1D5CC3EB"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5]</w:t>
      </w:r>
      <w:r w:rsidRPr="0024621C">
        <w:rPr>
          <w:rFonts w:ascii="Aptos" w:hAnsi="Aptos" w:cs="Times New Roman"/>
          <w:noProof/>
          <w:sz w:val="24"/>
        </w:rPr>
        <w:tab/>
        <w:t xml:space="preserve">G. Vial, “Understanding digital transformation: A review and a research agenda,” </w:t>
      </w:r>
      <w:r w:rsidRPr="0024621C">
        <w:rPr>
          <w:rFonts w:ascii="Aptos" w:hAnsi="Aptos" w:cs="Times New Roman"/>
          <w:i/>
          <w:iCs/>
          <w:noProof/>
          <w:sz w:val="24"/>
        </w:rPr>
        <w:t>J. Strateg. Inf. Syst.</w:t>
      </w:r>
      <w:r w:rsidRPr="0024621C">
        <w:rPr>
          <w:rFonts w:ascii="Aptos" w:hAnsi="Aptos" w:cs="Times New Roman"/>
          <w:noProof/>
          <w:sz w:val="24"/>
        </w:rPr>
        <w:t>, vol. 28, no. 2, pp. 118–144, Jun. 2019, doi: 10.1016/J.JSIS.2019.01.003.</w:t>
      </w:r>
    </w:p>
    <w:p w14:paraId="0AD4D8DA"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6]</w:t>
      </w:r>
      <w:r w:rsidRPr="0024621C">
        <w:rPr>
          <w:rFonts w:ascii="Aptos" w:hAnsi="Aptos" w:cs="Times New Roman"/>
          <w:noProof/>
          <w:sz w:val="24"/>
        </w:rPr>
        <w:tab/>
        <w:t xml:space="preserve">K. S. R. Warner and M. Wäger, “Building dynamic capabilities for digital transformation: An ongoing process of strategic renewal,” </w:t>
      </w:r>
      <w:r w:rsidRPr="0024621C">
        <w:rPr>
          <w:rFonts w:ascii="Aptos" w:hAnsi="Aptos" w:cs="Times New Roman"/>
          <w:i/>
          <w:iCs/>
          <w:noProof/>
          <w:sz w:val="24"/>
        </w:rPr>
        <w:t>Long Range Plann.</w:t>
      </w:r>
      <w:r w:rsidRPr="0024621C">
        <w:rPr>
          <w:rFonts w:ascii="Aptos" w:hAnsi="Aptos" w:cs="Times New Roman"/>
          <w:noProof/>
          <w:sz w:val="24"/>
        </w:rPr>
        <w:t>, vol. 52, no. 3, pp. 326–349, Jun. 2019, doi: 10.1016/J.LRP.2018.12.001.</w:t>
      </w:r>
    </w:p>
    <w:p w14:paraId="228FEBC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7]</w:t>
      </w:r>
      <w:r w:rsidRPr="0024621C">
        <w:rPr>
          <w:rFonts w:ascii="Aptos" w:hAnsi="Aptos" w:cs="Times New Roman"/>
          <w:noProof/>
          <w:sz w:val="24"/>
        </w:rPr>
        <w:tab/>
        <w:t>M. Dehnert, “Sustaining the current or pursuing the new: incumbent digital transformation strategies in the financial service industry A configurational perspective on firm performance”, doi: 10.1007/s40685-020-00136-8.</w:t>
      </w:r>
    </w:p>
    <w:p w14:paraId="0655F1B1"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8]</w:t>
      </w:r>
      <w:r w:rsidRPr="0024621C">
        <w:rPr>
          <w:rFonts w:ascii="Aptos" w:hAnsi="Aptos" w:cs="Times New Roman"/>
          <w:noProof/>
          <w:sz w:val="24"/>
        </w:rPr>
        <w:tab/>
        <w:t xml:space="preserve">I. D. Affonso </w:t>
      </w:r>
      <w:r w:rsidRPr="0024621C">
        <w:rPr>
          <w:rFonts w:ascii="Aptos" w:hAnsi="Aptos" w:cs="Times New Roman"/>
          <w:i/>
          <w:iCs/>
          <w:noProof/>
          <w:sz w:val="24"/>
        </w:rPr>
        <w:t>et al.</w:t>
      </w:r>
      <w:r w:rsidRPr="0024621C">
        <w:rPr>
          <w:rFonts w:ascii="Aptos" w:hAnsi="Aptos" w:cs="Times New Roman"/>
          <w:noProof/>
          <w:sz w:val="24"/>
        </w:rPr>
        <w:t xml:space="preserve">, “Digital Transformation as a Tool for FPSO Project Acceleration,” </w:t>
      </w:r>
      <w:r w:rsidRPr="0024621C">
        <w:rPr>
          <w:rFonts w:ascii="Aptos" w:hAnsi="Aptos" w:cs="Times New Roman"/>
          <w:i/>
          <w:iCs/>
          <w:noProof/>
          <w:sz w:val="24"/>
        </w:rPr>
        <w:t>Proc. Annu. Offshore Technol. Conf.</w:t>
      </w:r>
      <w:r w:rsidRPr="0024621C">
        <w:rPr>
          <w:rFonts w:ascii="Aptos" w:hAnsi="Aptos" w:cs="Times New Roman"/>
          <w:noProof/>
          <w:sz w:val="24"/>
        </w:rPr>
        <w:t>, vol. 2020-May, May 2020, doi: 10.4043/30480-MS.</w:t>
      </w:r>
    </w:p>
    <w:p w14:paraId="2A25BB17"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9]</w:t>
      </w:r>
      <w:r w:rsidRPr="0024621C">
        <w:rPr>
          <w:rFonts w:ascii="Aptos" w:hAnsi="Aptos" w:cs="Times New Roman"/>
          <w:noProof/>
          <w:sz w:val="24"/>
        </w:rPr>
        <w:tab/>
        <w:t xml:space="preserve">C. Llopis-Albert, F. Rubio, and F. Valero, “Impact of digital transformation on the automotive industry,” </w:t>
      </w:r>
      <w:r w:rsidRPr="0024621C">
        <w:rPr>
          <w:rFonts w:ascii="Aptos" w:hAnsi="Aptos" w:cs="Times New Roman"/>
          <w:i/>
          <w:iCs/>
          <w:noProof/>
          <w:sz w:val="24"/>
        </w:rPr>
        <w:t>Technol. Forecast. Soc. Change</w:t>
      </w:r>
      <w:r w:rsidRPr="0024621C">
        <w:rPr>
          <w:rFonts w:ascii="Aptos" w:hAnsi="Aptos" w:cs="Times New Roman"/>
          <w:noProof/>
          <w:sz w:val="24"/>
        </w:rPr>
        <w:t>, vol. 162, p. 120343, Jan. 2021, doi: 10.1016/J.TECHFORE.2020.120343.</w:t>
      </w:r>
    </w:p>
    <w:p w14:paraId="0487262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0]</w:t>
      </w:r>
      <w:r w:rsidRPr="0024621C">
        <w:rPr>
          <w:rFonts w:ascii="Aptos" w:hAnsi="Aptos" w:cs="Times New Roman"/>
          <w:noProof/>
          <w:sz w:val="24"/>
        </w:rPr>
        <w:tab/>
        <w:t xml:space="preserve">A. Naimi-Sadigh, T. Asgari, and M. Rabiei, “Digital Transformation in the Value Chain Disruption of Banking Services,” </w:t>
      </w:r>
      <w:r w:rsidRPr="0024621C">
        <w:rPr>
          <w:rFonts w:ascii="Aptos" w:hAnsi="Aptos" w:cs="Times New Roman"/>
          <w:i/>
          <w:iCs/>
          <w:noProof/>
          <w:sz w:val="24"/>
        </w:rPr>
        <w:t>J. Knowl. Econ.</w:t>
      </w:r>
      <w:r w:rsidRPr="0024621C">
        <w:rPr>
          <w:rFonts w:ascii="Aptos" w:hAnsi="Aptos" w:cs="Times New Roman"/>
          <w:noProof/>
          <w:sz w:val="24"/>
        </w:rPr>
        <w:t>, vol. 13, no. 2, pp. 1212–1242, Jun. 2022, doi: 10.1007/S13132-021-00759-0.</w:t>
      </w:r>
    </w:p>
    <w:p w14:paraId="4FCF032D"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1]</w:t>
      </w:r>
      <w:r w:rsidRPr="0024621C">
        <w:rPr>
          <w:rFonts w:ascii="Aptos" w:hAnsi="Aptos" w:cs="Times New Roman"/>
          <w:noProof/>
          <w:sz w:val="24"/>
        </w:rPr>
        <w:tab/>
        <w:t xml:space="preserve">S. Manjula, P. Balaji, and N. Deepa, “) Sazelin Arif, Universiti Teknikal Malaysia Melaka (UTeM), Malaysia. (3) Arjun Prasad Khanal,” </w:t>
      </w:r>
      <w:r w:rsidRPr="0024621C">
        <w:rPr>
          <w:rFonts w:ascii="Aptos" w:hAnsi="Aptos" w:cs="Times New Roman"/>
          <w:i/>
          <w:iCs/>
          <w:noProof/>
          <w:sz w:val="24"/>
        </w:rPr>
        <w:t>Nepal. Rev. Artic. Manjula al</w:t>
      </w:r>
      <w:r w:rsidRPr="0024621C">
        <w:rPr>
          <w:rFonts w:ascii="Aptos" w:hAnsi="Aptos" w:cs="Times New Roman"/>
          <w:noProof/>
          <w:sz w:val="24"/>
        </w:rPr>
        <w:t>, no. 1, pp. 88–101, 2021, doi: 10.9734/AJAEES/2021/v39i1130729.</w:t>
      </w:r>
    </w:p>
    <w:p w14:paraId="53B9B5DB"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2]</w:t>
      </w:r>
      <w:r w:rsidRPr="0024621C">
        <w:rPr>
          <w:rFonts w:ascii="Aptos" w:hAnsi="Aptos"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16826A9A"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3]</w:t>
      </w:r>
      <w:r w:rsidRPr="0024621C">
        <w:rPr>
          <w:rFonts w:ascii="Aptos" w:hAnsi="Aptos" w:cs="Times New Roman"/>
          <w:noProof/>
          <w:sz w:val="24"/>
        </w:rPr>
        <w:tab/>
        <w:t xml:space="preserve">A. Kumar, R. Agrawal, V. A. Wankhede, M. Sharma, and E. Mulat-weldemeskel, “A framework for assessing social acceptability of industry 4.0 technologies for the development of digital manufacturing,” </w:t>
      </w:r>
      <w:r w:rsidRPr="0024621C">
        <w:rPr>
          <w:rFonts w:ascii="Aptos" w:hAnsi="Aptos" w:cs="Times New Roman"/>
          <w:i/>
          <w:iCs/>
          <w:noProof/>
          <w:sz w:val="24"/>
        </w:rPr>
        <w:t>Technol. Forecast. Soc. Change</w:t>
      </w:r>
      <w:r w:rsidRPr="0024621C">
        <w:rPr>
          <w:rFonts w:ascii="Aptos" w:hAnsi="Aptos" w:cs="Times New Roman"/>
          <w:noProof/>
          <w:sz w:val="24"/>
        </w:rPr>
        <w:t>, vol. 174, p. 121217, Jan. 2022, doi: 10.1016/J.TECHFORE.2021.121217.</w:t>
      </w:r>
    </w:p>
    <w:p w14:paraId="244059D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4]</w:t>
      </w:r>
      <w:r w:rsidRPr="0024621C">
        <w:rPr>
          <w:rFonts w:ascii="Aptos" w:hAnsi="Aptos" w:cs="Times New Roman"/>
          <w:noProof/>
          <w:sz w:val="24"/>
        </w:rPr>
        <w:tab/>
        <w:t xml:space="preserve">Y. Ren, B. Li, and D. Liang, “Impact of digital transformation on renewable energy companies’ performance: Evidence from China,” </w:t>
      </w:r>
      <w:r w:rsidRPr="0024621C">
        <w:rPr>
          <w:rFonts w:ascii="Aptos" w:hAnsi="Aptos" w:cs="Times New Roman"/>
          <w:i/>
          <w:iCs/>
          <w:noProof/>
          <w:sz w:val="24"/>
        </w:rPr>
        <w:t>Front. Environ. Sci.</w:t>
      </w:r>
      <w:r w:rsidRPr="0024621C">
        <w:rPr>
          <w:rFonts w:ascii="Aptos" w:hAnsi="Aptos" w:cs="Times New Roman"/>
          <w:noProof/>
          <w:sz w:val="24"/>
        </w:rPr>
        <w:t>, vol. 10, Jan. 2023, doi: 10.3389/FENVS.2022.1105686.</w:t>
      </w:r>
    </w:p>
    <w:p w14:paraId="53C3099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5]</w:t>
      </w:r>
      <w:r w:rsidRPr="0024621C">
        <w:rPr>
          <w:rFonts w:ascii="Aptos" w:hAnsi="Aptos" w:cs="Times New Roman"/>
          <w:noProof/>
          <w:sz w:val="24"/>
        </w:rPr>
        <w:tab/>
        <w:t>Q.</w:t>
      </w:r>
      <w:r w:rsidRPr="0024621C">
        <w:rPr>
          <w:rFonts w:ascii="Arial" w:hAnsi="Arial" w:cs="Arial"/>
          <w:noProof/>
          <w:sz w:val="24"/>
        </w:rPr>
        <w:t> </w:t>
      </w:r>
      <w:r w:rsidRPr="0024621C">
        <w:rPr>
          <w:rFonts w:ascii="Aptos" w:hAnsi="Aptos" w:cs="Times New Roman"/>
          <w:noProof/>
          <w:sz w:val="24"/>
        </w:rPr>
        <w:t xml:space="preserve">; Zhao </w:t>
      </w:r>
      <w:r w:rsidRPr="0024621C">
        <w:rPr>
          <w:rFonts w:ascii="Aptos" w:hAnsi="Aptos" w:cs="Times New Roman"/>
          <w:i/>
          <w:iCs/>
          <w:noProof/>
          <w:sz w:val="24"/>
        </w:rPr>
        <w:t>et al.</w:t>
      </w:r>
      <w:r w:rsidRPr="0024621C">
        <w:rPr>
          <w:rFonts w:ascii="Aptos" w:hAnsi="Aptos" w:cs="Times New Roman"/>
          <w:noProof/>
          <w:sz w:val="24"/>
        </w:rPr>
        <w:t xml:space="preserve">, “Analyzing the Relationship between Digital Transformation Strategy and ESG Performance in Large Manufacturing Enterprises: The Mediating Role of Green Innovation,” </w:t>
      </w:r>
      <w:r w:rsidRPr="0024621C">
        <w:rPr>
          <w:rFonts w:ascii="Aptos" w:hAnsi="Aptos" w:cs="Times New Roman"/>
          <w:i/>
          <w:iCs/>
          <w:noProof/>
          <w:sz w:val="24"/>
        </w:rPr>
        <w:t>Sustain. 2023, Vol. 15, Page 9998</w:t>
      </w:r>
      <w:r w:rsidRPr="0024621C">
        <w:rPr>
          <w:rFonts w:ascii="Aptos" w:hAnsi="Aptos" w:cs="Times New Roman"/>
          <w:noProof/>
          <w:sz w:val="24"/>
        </w:rPr>
        <w:t>, vol. 15, no. 13, p. 9998, Jun. 2023, doi: 10.3390/SU15139998.</w:t>
      </w:r>
    </w:p>
    <w:p w14:paraId="7C5384B9"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6]</w:t>
      </w:r>
      <w:r w:rsidRPr="0024621C">
        <w:rPr>
          <w:rFonts w:ascii="Aptos" w:hAnsi="Aptos" w:cs="Times New Roman"/>
          <w:noProof/>
          <w:sz w:val="24"/>
        </w:rPr>
        <w:tab/>
        <w:t xml:space="preserve">A. Sartal, R. Bellas, A. M. Mejías, and A. García-Collado, “The sustainable manufacturing concept, evolution and opportunities within Industry 4.0: A literature review,” </w:t>
      </w:r>
      <w:r w:rsidRPr="0024621C">
        <w:rPr>
          <w:rFonts w:ascii="Aptos" w:hAnsi="Aptos" w:cs="Times New Roman"/>
          <w:i/>
          <w:iCs/>
          <w:noProof/>
          <w:sz w:val="24"/>
        </w:rPr>
        <w:t>Adv. Mech. Eng.</w:t>
      </w:r>
      <w:r w:rsidRPr="0024621C">
        <w:rPr>
          <w:rFonts w:ascii="Aptos" w:hAnsi="Aptos" w:cs="Times New Roman"/>
          <w:noProof/>
          <w:sz w:val="24"/>
        </w:rPr>
        <w:t>, vol. 12, no. 5, May 2020, doi: 10.1177/1687814020925232/ASSET/IMAGES/LARGE/10.1177_1687814020925232-FIG2.JPEG.</w:t>
      </w:r>
    </w:p>
    <w:p w14:paraId="2B17A71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7]</w:t>
      </w:r>
      <w:r w:rsidRPr="0024621C">
        <w:rPr>
          <w:rFonts w:ascii="Aptos" w:hAnsi="Aptos"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4572F1C1"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8]</w:t>
      </w:r>
      <w:r w:rsidRPr="0024621C">
        <w:rPr>
          <w:rFonts w:ascii="Aptos" w:hAnsi="Aptos"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65B15A5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9]</w:t>
      </w:r>
      <w:r w:rsidRPr="0024621C">
        <w:rPr>
          <w:rFonts w:ascii="Aptos" w:hAnsi="Aptos" w:cs="Times New Roman"/>
          <w:noProof/>
          <w:sz w:val="24"/>
        </w:rPr>
        <w:tab/>
        <w:t>“Digital Transformation of the Creative Industry.” Accessed: Jun. 19, 2024. [Online]. Available: https://www.valantic.com/en/industries/creative-industry/</w:t>
      </w:r>
    </w:p>
    <w:p w14:paraId="5FE4BF82"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20]</w:t>
      </w:r>
      <w:r w:rsidRPr="0024621C">
        <w:rPr>
          <w:rFonts w:ascii="Aptos" w:hAnsi="Aptos" w:cs="Times New Roman"/>
          <w:noProof/>
          <w:sz w:val="24"/>
        </w:rPr>
        <w:tab/>
        <w:t xml:space="preserve">M. Massi, M. Vecco, and Y. Lin, </w:t>
      </w:r>
      <w:r w:rsidRPr="0024621C">
        <w:rPr>
          <w:rFonts w:ascii="Aptos" w:hAnsi="Aptos" w:cs="Times New Roman"/>
          <w:i/>
          <w:iCs/>
          <w:noProof/>
          <w:sz w:val="24"/>
        </w:rPr>
        <w:t>Digital transformation in the cultural and creative industries</w:t>
      </w:r>
      <w:r w:rsidRPr="0024621C">
        <w:rPr>
          <w:rFonts w:ascii="Arial" w:hAnsi="Arial" w:cs="Arial"/>
          <w:i/>
          <w:iCs/>
          <w:noProof/>
          <w:sz w:val="24"/>
        </w:rPr>
        <w:t> </w:t>
      </w:r>
      <w:r w:rsidRPr="0024621C">
        <w:rPr>
          <w:rFonts w:ascii="Aptos" w:hAnsi="Aptos" w:cs="Times New Roman"/>
          <w:i/>
          <w:iCs/>
          <w:noProof/>
          <w:sz w:val="24"/>
        </w:rPr>
        <w:t>: production, consumption and entrepreneurship in the digital and sharing economy</w:t>
      </w:r>
      <w:r w:rsidRPr="0024621C">
        <w:rPr>
          <w:rFonts w:ascii="Aptos" w:hAnsi="Aptos"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6593C5A0"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noProof/>
          <w:sz w:val="24"/>
        </w:rPr>
      </w:pPr>
      <w:r w:rsidRPr="0024621C">
        <w:rPr>
          <w:rFonts w:ascii="Aptos" w:hAnsi="Aptos" w:cs="Times New Roman"/>
          <w:noProof/>
          <w:sz w:val="24"/>
        </w:rPr>
        <w:t>[21]</w:t>
      </w:r>
      <w:r w:rsidRPr="0024621C">
        <w:rPr>
          <w:rFonts w:ascii="Aptos" w:hAnsi="Aptos" w:cs="Times New Roman"/>
          <w:noProof/>
          <w:sz w:val="24"/>
        </w:rPr>
        <w:tab/>
        <w:t>“DIGITAL TRANSFORMATION IN THE CULTURAL AND CREATIVE SECTORS AND INDUSTRIES - Executive Summary”.</w:t>
      </w:r>
    </w:p>
    <w:p w14:paraId="57DC3064" w14:textId="77777777" w:rsidR="0065604E" w:rsidRPr="001311F6" w:rsidRDefault="0065604E" w:rsidP="0065604E">
      <w:pPr>
        <w:pStyle w:val="BodyText"/>
      </w:pPr>
      <w:r>
        <w:fldChar w:fldCharType="end"/>
      </w:r>
      <w:bookmarkEnd w:id="0"/>
      <w:bookmarkEnd w:id="4"/>
      <w:bookmarkEnd w:id="16"/>
      <w:bookmarkEnd w:id="18"/>
    </w:p>
    <w:p w14:paraId="49727A75" w14:textId="77777777" w:rsidR="00F454DE" w:rsidRDefault="00F454DE"/>
    <w:sectPr w:rsidR="00F454DE" w:rsidSect="0065604E">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47E0043"/>
    <w:multiLevelType w:val="hybridMultilevel"/>
    <w:tmpl w:val="B1DA92EC"/>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6D3686"/>
    <w:multiLevelType w:val="hybridMultilevel"/>
    <w:tmpl w:val="025CFDC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EA620F"/>
    <w:multiLevelType w:val="hybridMultilevel"/>
    <w:tmpl w:val="4614FDE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82775B"/>
    <w:multiLevelType w:val="multilevel"/>
    <w:tmpl w:val="8E32A1D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6631988"/>
    <w:multiLevelType w:val="hybridMultilevel"/>
    <w:tmpl w:val="3BA494A0"/>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733E52"/>
    <w:multiLevelType w:val="hybridMultilevel"/>
    <w:tmpl w:val="1B3C3742"/>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F250A9"/>
    <w:multiLevelType w:val="hybridMultilevel"/>
    <w:tmpl w:val="BC9E9BB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8" w15:restartNumberingAfterBreak="0">
    <w:nsid w:val="26096BA7"/>
    <w:multiLevelType w:val="hybridMultilevel"/>
    <w:tmpl w:val="42FE7A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E21035"/>
    <w:multiLevelType w:val="hybridMultilevel"/>
    <w:tmpl w:val="CA50034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790E0F"/>
    <w:multiLevelType w:val="hybridMultilevel"/>
    <w:tmpl w:val="0B7A8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A51967"/>
    <w:multiLevelType w:val="hybridMultilevel"/>
    <w:tmpl w:val="52DAD8C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785660"/>
    <w:multiLevelType w:val="hybridMultilevel"/>
    <w:tmpl w:val="C622B91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08C4674"/>
    <w:multiLevelType w:val="hybridMultilevel"/>
    <w:tmpl w:val="29A27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1CA3B56"/>
    <w:multiLevelType w:val="hybridMultilevel"/>
    <w:tmpl w:val="A22ACE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5" w15:restartNumberingAfterBreak="0">
    <w:nsid w:val="64CC3468"/>
    <w:multiLevelType w:val="hybridMultilevel"/>
    <w:tmpl w:val="57AA973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EF3317E"/>
    <w:multiLevelType w:val="hybridMultilevel"/>
    <w:tmpl w:val="D30AC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46A65BE"/>
    <w:multiLevelType w:val="hybridMultilevel"/>
    <w:tmpl w:val="D4B0F5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C3D05B9"/>
    <w:multiLevelType w:val="hybridMultilevel"/>
    <w:tmpl w:val="5680FB8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85086454">
    <w:abstractNumId w:val="4"/>
  </w:num>
  <w:num w:numId="5" w16cid:durableId="390151314">
    <w:abstractNumId w:val="4"/>
  </w:num>
  <w:num w:numId="6" w16cid:durableId="1757363185">
    <w:abstractNumId w:val="4"/>
  </w:num>
  <w:num w:numId="7" w16cid:durableId="1600599979">
    <w:abstractNumId w:val="4"/>
  </w:num>
  <w:num w:numId="8" w16cid:durableId="1791167819">
    <w:abstractNumId w:val="4"/>
  </w:num>
  <w:num w:numId="9" w16cid:durableId="480200789">
    <w:abstractNumId w:val="4"/>
  </w:num>
  <w:num w:numId="10" w16cid:durableId="580870625">
    <w:abstractNumId w:val="4"/>
  </w:num>
  <w:num w:numId="11" w16cid:durableId="1339967520">
    <w:abstractNumId w:val="4"/>
  </w:num>
  <w:num w:numId="12" w16cid:durableId="1199927512">
    <w:abstractNumId w:val="4"/>
  </w:num>
  <w:num w:numId="13" w16cid:durableId="1274290598">
    <w:abstractNumId w:val="4"/>
  </w:num>
  <w:num w:numId="14" w16cid:durableId="1380518776">
    <w:abstractNumId w:val="10"/>
  </w:num>
  <w:num w:numId="15" w16cid:durableId="156962095">
    <w:abstractNumId w:val="7"/>
  </w:num>
  <w:num w:numId="16" w16cid:durableId="1772627660">
    <w:abstractNumId w:val="9"/>
  </w:num>
  <w:num w:numId="17" w16cid:durableId="1039237024">
    <w:abstractNumId w:val="17"/>
  </w:num>
  <w:num w:numId="18" w16cid:durableId="562300669">
    <w:abstractNumId w:val="13"/>
  </w:num>
  <w:num w:numId="19" w16cid:durableId="1518693418">
    <w:abstractNumId w:val="14"/>
  </w:num>
  <w:num w:numId="20" w16cid:durableId="1465661247">
    <w:abstractNumId w:val="8"/>
  </w:num>
  <w:num w:numId="21" w16cid:durableId="469787167">
    <w:abstractNumId w:val="3"/>
  </w:num>
  <w:num w:numId="22" w16cid:durableId="685713990">
    <w:abstractNumId w:val="2"/>
  </w:num>
  <w:num w:numId="23" w16cid:durableId="883978680">
    <w:abstractNumId w:val="18"/>
  </w:num>
  <w:num w:numId="24" w16cid:durableId="1182624487">
    <w:abstractNumId w:val="15"/>
  </w:num>
  <w:num w:numId="25" w16cid:durableId="2116243950">
    <w:abstractNumId w:val="16"/>
  </w:num>
  <w:num w:numId="26" w16cid:durableId="1435857213">
    <w:abstractNumId w:val="1"/>
  </w:num>
  <w:num w:numId="27" w16cid:durableId="1966085621">
    <w:abstractNumId w:val="5"/>
  </w:num>
  <w:num w:numId="28" w16cid:durableId="245463629">
    <w:abstractNumId w:val="12"/>
  </w:num>
  <w:num w:numId="29" w16cid:durableId="2104450281">
    <w:abstractNumId w:val="11"/>
  </w:num>
  <w:num w:numId="30" w16cid:durableId="189519522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qgUAJioNLiwAAAA="/>
  </w:docVars>
  <w:rsids>
    <w:rsidRoot w:val="0065604E"/>
    <w:rsid w:val="00053D31"/>
    <w:rsid w:val="000F03F0"/>
    <w:rsid w:val="00185DD6"/>
    <w:rsid w:val="001B027B"/>
    <w:rsid w:val="0024621C"/>
    <w:rsid w:val="002C1FEE"/>
    <w:rsid w:val="002D1B57"/>
    <w:rsid w:val="002E25FF"/>
    <w:rsid w:val="003C0648"/>
    <w:rsid w:val="00433D23"/>
    <w:rsid w:val="0048207C"/>
    <w:rsid w:val="00484731"/>
    <w:rsid w:val="004C5D80"/>
    <w:rsid w:val="005A544C"/>
    <w:rsid w:val="006536CE"/>
    <w:rsid w:val="0065604E"/>
    <w:rsid w:val="006812FF"/>
    <w:rsid w:val="006E1DA2"/>
    <w:rsid w:val="007208D2"/>
    <w:rsid w:val="00763792"/>
    <w:rsid w:val="007B4F46"/>
    <w:rsid w:val="008102CF"/>
    <w:rsid w:val="00835270"/>
    <w:rsid w:val="00844E72"/>
    <w:rsid w:val="00864213"/>
    <w:rsid w:val="0089253F"/>
    <w:rsid w:val="008A1D74"/>
    <w:rsid w:val="00910676"/>
    <w:rsid w:val="00915CBA"/>
    <w:rsid w:val="009A7720"/>
    <w:rsid w:val="009F69A9"/>
    <w:rsid w:val="00A507EA"/>
    <w:rsid w:val="00A840E4"/>
    <w:rsid w:val="00A957EF"/>
    <w:rsid w:val="00AD6D1B"/>
    <w:rsid w:val="00B12B81"/>
    <w:rsid w:val="00BA4765"/>
    <w:rsid w:val="00BD5376"/>
    <w:rsid w:val="00BE751F"/>
    <w:rsid w:val="00BE773A"/>
    <w:rsid w:val="00C15248"/>
    <w:rsid w:val="00C63045"/>
    <w:rsid w:val="00C95029"/>
    <w:rsid w:val="00CC41DC"/>
    <w:rsid w:val="00DA5242"/>
    <w:rsid w:val="00DB7279"/>
    <w:rsid w:val="00DE521F"/>
    <w:rsid w:val="00E5509D"/>
    <w:rsid w:val="00E71353"/>
    <w:rsid w:val="00ED65FE"/>
    <w:rsid w:val="00F454DE"/>
    <w:rsid w:val="00F4559E"/>
    <w:rsid w:val="00F97B09"/>
    <w:rsid w:val="00FB55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1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1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TotalTime>
  <Pages>9</Pages>
  <Words>10725</Words>
  <Characters>61139</Characters>
  <Application>Microsoft Office Word</Application>
  <DocSecurity>0</DocSecurity>
  <Lines>509</Lines>
  <Paragraphs>143</Paragraphs>
  <ScaleCrop>false</ScaleCrop>
  <HeadingPairs>
    <vt:vector size="4" baseType="variant">
      <vt:variant>
        <vt:lpstr>Title</vt:lpstr>
      </vt:variant>
      <vt:variant>
        <vt:i4>1</vt:i4>
      </vt:variant>
      <vt:variant>
        <vt:lpstr>Headings</vt:lpstr>
      </vt:variant>
      <vt:variant>
        <vt:i4>16</vt:i4>
      </vt:variant>
    </vt:vector>
  </HeadingPairs>
  <TitlesOfParts>
    <vt:vector size="17" baseType="lpstr">
      <vt:lpstr/>
      <vt:lpstr>Introduction</vt:lpstr>
      <vt:lpstr>Problem Statement</vt:lpstr>
      <vt:lpstr>Review of the Related Work</vt:lpstr>
      <vt:lpstr>    What is Digital transformation?</vt:lpstr>
      <vt:lpstr>    Finding studies</vt:lpstr>
      <vt:lpstr>    Challenges</vt:lpstr>
      <vt:lpstr>    Opportunities</vt:lpstr>
      <vt:lpstr>    Strategies for Success</vt:lpstr>
      <vt:lpstr>Gap in Literature</vt:lpstr>
      <vt:lpstr>Significance</vt:lpstr>
      <vt:lpstr>Methodology Preview</vt:lpstr>
      <vt:lpstr>    Data Collection</vt:lpstr>
      <vt:lpstr>    Data Analysis</vt:lpstr>
      <vt:lpstr>Expected Results </vt:lpstr>
      <vt:lpstr>Outline of Contribution</vt:lpstr>
      <vt:lpstr>Bibliography</vt:lpstr>
    </vt:vector>
  </TitlesOfParts>
  <Company/>
  <LinksUpToDate>false</LinksUpToDate>
  <CharactersWithSpaces>71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114</cp:revision>
  <dcterms:created xsi:type="dcterms:W3CDTF">2024-06-18T23:06:00Z</dcterms:created>
  <dcterms:modified xsi:type="dcterms:W3CDTF">2024-06-19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